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3976FA" w14:textId="77777777" w:rsidR="00771143" w:rsidRPr="001C1554" w:rsidRDefault="00771143" w:rsidP="008005CB">
      <w:pPr>
        <w:pStyle w:val="berschrift1"/>
        <w:rPr>
          <w:rFonts w:ascii="Calibri" w:hAnsi="Calibri" w:cs="Calibri"/>
          <w:sz w:val="44"/>
          <w:szCs w:val="44"/>
        </w:rPr>
      </w:pPr>
    </w:p>
    <w:p w14:paraId="10BD724B" w14:textId="77777777" w:rsidR="00771143" w:rsidRPr="001C1554" w:rsidRDefault="00771143" w:rsidP="008005CB">
      <w:pPr>
        <w:pStyle w:val="berschrift1"/>
        <w:rPr>
          <w:rFonts w:ascii="Calibri" w:hAnsi="Calibri" w:cs="Calibri"/>
          <w:sz w:val="44"/>
          <w:szCs w:val="44"/>
        </w:rPr>
      </w:pPr>
    </w:p>
    <w:p w14:paraId="0F916653" w14:textId="77777777" w:rsidR="00771143" w:rsidRPr="001C1554" w:rsidRDefault="00771143" w:rsidP="008005CB">
      <w:pPr>
        <w:pStyle w:val="berschrift1"/>
        <w:rPr>
          <w:rFonts w:ascii="Calibri" w:hAnsi="Calibri" w:cs="Calibri"/>
          <w:sz w:val="44"/>
          <w:szCs w:val="44"/>
        </w:rPr>
      </w:pPr>
    </w:p>
    <w:p w14:paraId="7B7B88E0" w14:textId="123BF3D0" w:rsidR="008005CB" w:rsidRPr="001C1554" w:rsidRDefault="008005CB" w:rsidP="008005CB">
      <w:pPr>
        <w:pStyle w:val="berschrift1"/>
        <w:rPr>
          <w:rFonts w:ascii="Calibri" w:hAnsi="Calibri" w:cs="Calibri"/>
          <w:b/>
          <w:bCs/>
          <w:color w:val="auto"/>
          <w:sz w:val="52"/>
          <w:szCs w:val="52"/>
        </w:rPr>
      </w:pPr>
      <w:r w:rsidRPr="001C1554">
        <w:rPr>
          <w:rFonts w:ascii="Calibri" w:hAnsi="Calibri" w:cs="Calibri"/>
          <w:b/>
          <w:bCs/>
          <w:color w:val="auto"/>
          <w:sz w:val="52"/>
          <w:szCs w:val="52"/>
        </w:rPr>
        <w:t>“</w:t>
      </w:r>
      <w:r w:rsidR="006226F1" w:rsidRPr="001C1554">
        <w:rPr>
          <w:rFonts w:ascii="Calibri" w:hAnsi="Calibri" w:cs="Calibri"/>
          <w:b/>
          <w:bCs/>
          <w:color w:val="auto"/>
          <w:sz w:val="52"/>
          <w:szCs w:val="52"/>
        </w:rPr>
        <w:t>Hey Siri, you sound artificial to me</w:t>
      </w:r>
      <w:r w:rsidRPr="001C1554">
        <w:rPr>
          <w:rFonts w:ascii="Calibri" w:hAnsi="Calibri" w:cs="Calibri"/>
          <w:b/>
          <w:bCs/>
          <w:color w:val="auto"/>
          <w:sz w:val="52"/>
          <w:szCs w:val="52"/>
        </w:rPr>
        <w:t xml:space="preserve">” – </w:t>
      </w:r>
      <w:r w:rsidRPr="001C1554">
        <w:rPr>
          <w:rFonts w:ascii="Calibri" w:hAnsi="Calibri" w:cs="Calibri"/>
          <w:b/>
          <w:bCs/>
          <w:color w:val="auto"/>
          <w:sz w:val="52"/>
          <w:szCs w:val="52"/>
        </w:rPr>
        <w:br/>
        <w:t>variability and flexibility in the perception of synthetic voices</w:t>
      </w:r>
    </w:p>
    <w:p w14:paraId="4C64565B" w14:textId="3ADBF259" w:rsidR="00771143" w:rsidRPr="001C1554" w:rsidRDefault="005575B6" w:rsidP="00DD7439">
      <w:pPr>
        <w:rPr>
          <w:rFonts w:ascii="Calibri" w:hAnsi="Calibri" w:cs="Calibri"/>
          <w:sz w:val="32"/>
          <w:szCs w:val="32"/>
        </w:rPr>
      </w:pPr>
      <w:r w:rsidRPr="001C1554">
        <w:rPr>
          <w:rFonts w:ascii="Calibri" w:hAnsi="Calibri" w:cs="Calibri"/>
          <w:b/>
          <w:bCs/>
          <w:sz w:val="32"/>
          <w:szCs w:val="32"/>
        </w:rPr>
        <w:t xml:space="preserve">Research </w:t>
      </w:r>
      <w:r w:rsidR="00771143" w:rsidRPr="001C1554">
        <w:rPr>
          <w:rFonts w:ascii="Calibri" w:hAnsi="Calibri" w:cs="Calibri"/>
          <w:b/>
          <w:bCs/>
          <w:sz w:val="32"/>
          <w:szCs w:val="32"/>
        </w:rPr>
        <w:t xml:space="preserve">Project </w:t>
      </w:r>
      <w:r w:rsidRPr="001C1554">
        <w:rPr>
          <w:rFonts w:ascii="Calibri" w:hAnsi="Calibri" w:cs="Calibri"/>
          <w:b/>
          <w:bCs/>
          <w:sz w:val="32"/>
          <w:szCs w:val="32"/>
        </w:rPr>
        <w:t>Proposal</w:t>
      </w:r>
      <w:r w:rsidRPr="001C1554">
        <w:rPr>
          <w:rFonts w:ascii="Calibri" w:hAnsi="Calibri" w:cs="Calibri"/>
          <w:b/>
          <w:bCs/>
          <w:sz w:val="32"/>
          <w:szCs w:val="32"/>
        </w:rPr>
        <w:br/>
      </w:r>
      <w:bookmarkStart w:id="0" w:name="_GoBack"/>
      <w:r w:rsidR="00DD7439" w:rsidRPr="00DD7439">
        <w:rPr>
          <w:rFonts w:ascii="Calibri" w:hAnsi="Calibri" w:cs="Calibri"/>
          <w:sz w:val="32"/>
          <w:szCs w:val="32"/>
        </w:rPr>
        <w:t>Postdoctoral Researchers International Mobility Experience</w:t>
      </w:r>
      <w:r w:rsidR="00DD7439">
        <w:rPr>
          <w:rFonts w:ascii="Calibri" w:hAnsi="Calibri" w:cs="Calibri"/>
          <w:sz w:val="32"/>
          <w:szCs w:val="32"/>
        </w:rPr>
        <w:br/>
      </w:r>
      <w:r w:rsidR="00DD7439" w:rsidRPr="00DD7439">
        <w:rPr>
          <w:rFonts w:ascii="Calibri" w:hAnsi="Calibri" w:cs="Calibri"/>
          <w:sz w:val="32"/>
          <w:szCs w:val="32"/>
        </w:rPr>
        <w:t>PRIME 2025/26</w:t>
      </w:r>
      <w:bookmarkEnd w:id="0"/>
    </w:p>
    <w:p w14:paraId="3A45FB22" w14:textId="77777777" w:rsidR="00771143" w:rsidRPr="001C1554" w:rsidRDefault="00771143" w:rsidP="005575B6">
      <w:pPr>
        <w:rPr>
          <w:rFonts w:ascii="Calibri" w:hAnsi="Calibri" w:cs="Calibri"/>
        </w:rPr>
      </w:pPr>
    </w:p>
    <w:p w14:paraId="484DC2ED" w14:textId="77777777" w:rsidR="00771143" w:rsidRPr="001C1554" w:rsidRDefault="00771143" w:rsidP="005575B6">
      <w:pPr>
        <w:rPr>
          <w:rFonts w:ascii="Calibri" w:hAnsi="Calibri" w:cs="Calibri"/>
        </w:rPr>
      </w:pPr>
    </w:p>
    <w:p w14:paraId="405EF6B8" w14:textId="77777777" w:rsidR="00771143" w:rsidRPr="001C1554" w:rsidRDefault="00771143" w:rsidP="005575B6">
      <w:pPr>
        <w:rPr>
          <w:rFonts w:ascii="Calibri" w:hAnsi="Calibri" w:cs="Calibri"/>
        </w:rPr>
      </w:pPr>
    </w:p>
    <w:p w14:paraId="26090FE8" w14:textId="77777777" w:rsidR="00771143" w:rsidRPr="001C1554" w:rsidRDefault="00771143" w:rsidP="005575B6">
      <w:pPr>
        <w:rPr>
          <w:rFonts w:ascii="Calibri" w:hAnsi="Calibri" w:cs="Calibri"/>
        </w:rPr>
      </w:pPr>
    </w:p>
    <w:p w14:paraId="49B9F2AD" w14:textId="77777777" w:rsidR="00771143" w:rsidRPr="001C1554" w:rsidRDefault="00771143" w:rsidP="005575B6">
      <w:pPr>
        <w:rPr>
          <w:rFonts w:ascii="Calibri" w:hAnsi="Calibri" w:cs="Calibri"/>
        </w:rPr>
      </w:pPr>
    </w:p>
    <w:p w14:paraId="73A31216" w14:textId="77777777" w:rsidR="00771143" w:rsidRPr="001C1554" w:rsidRDefault="00771143" w:rsidP="005575B6">
      <w:pPr>
        <w:rPr>
          <w:rFonts w:ascii="Calibri" w:hAnsi="Calibri" w:cs="Calibri"/>
        </w:rPr>
      </w:pPr>
    </w:p>
    <w:p w14:paraId="7930872F" w14:textId="77777777" w:rsidR="00771143" w:rsidRPr="001C1554" w:rsidRDefault="00771143" w:rsidP="005575B6">
      <w:pPr>
        <w:rPr>
          <w:rFonts w:ascii="Calibri" w:hAnsi="Calibri" w:cs="Calibri"/>
        </w:rPr>
      </w:pPr>
    </w:p>
    <w:p w14:paraId="1C622F2A" w14:textId="77777777" w:rsidR="00771143" w:rsidRPr="001C1554" w:rsidRDefault="00771143" w:rsidP="005575B6">
      <w:pPr>
        <w:rPr>
          <w:rFonts w:ascii="Calibri" w:hAnsi="Calibri" w:cs="Calibri"/>
        </w:rPr>
      </w:pPr>
    </w:p>
    <w:p w14:paraId="1AE33B95" w14:textId="77777777" w:rsidR="00771143" w:rsidRPr="001C1554" w:rsidRDefault="00771143" w:rsidP="005575B6">
      <w:pPr>
        <w:rPr>
          <w:rFonts w:ascii="Calibri" w:hAnsi="Calibri" w:cs="Calibri"/>
        </w:rPr>
      </w:pPr>
    </w:p>
    <w:p w14:paraId="0F109C46" w14:textId="77777777" w:rsidR="00771143" w:rsidRPr="001C1554" w:rsidRDefault="00771143" w:rsidP="005575B6">
      <w:pPr>
        <w:rPr>
          <w:rFonts w:ascii="Calibri" w:hAnsi="Calibri" w:cs="Calibri"/>
        </w:rPr>
      </w:pPr>
    </w:p>
    <w:p w14:paraId="3F485557" w14:textId="6B519B68" w:rsidR="005575B6" w:rsidRPr="001C1554" w:rsidRDefault="00771143" w:rsidP="005575B6">
      <w:pPr>
        <w:rPr>
          <w:rFonts w:ascii="Calibri" w:hAnsi="Calibri" w:cs="Calibri"/>
        </w:rPr>
      </w:pPr>
      <w:r w:rsidRPr="001C1554">
        <w:rPr>
          <w:rFonts w:ascii="Calibri" w:hAnsi="Calibri" w:cs="Calibri"/>
        </w:rPr>
        <w:t>Submitted by: Dr. Christine Nussbaum</w:t>
      </w:r>
      <w:r w:rsidRPr="001C1554">
        <w:rPr>
          <w:rFonts w:ascii="Calibri" w:hAnsi="Calibri" w:cs="Calibri"/>
        </w:rPr>
        <w:br/>
        <w:t xml:space="preserve">Date of </w:t>
      </w:r>
      <w:r w:rsidR="00622914" w:rsidRPr="001C1554">
        <w:rPr>
          <w:rFonts w:ascii="Calibri" w:hAnsi="Calibri" w:cs="Calibri"/>
        </w:rPr>
        <w:t>S</w:t>
      </w:r>
      <w:r w:rsidRPr="001C1554">
        <w:rPr>
          <w:rFonts w:ascii="Calibri" w:hAnsi="Calibri" w:cs="Calibri"/>
        </w:rPr>
        <w:t xml:space="preserve">ubmission: </w:t>
      </w:r>
      <w:proofErr w:type="spellStart"/>
      <w:r w:rsidR="00006E41" w:rsidRPr="00006E41">
        <w:rPr>
          <w:rFonts w:ascii="Calibri" w:hAnsi="Calibri" w:cs="Calibri"/>
          <w:color w:val="196B24" w:themeColor="accent3"/>
        </w:rPr>
        <w:t>ToDo</w:t>
      </w:r>
      <w:proofErr w:type="spellEnd"/>
      <w:r w:rsidRPr="001C1554">
        <w:rPr>
          <w:rFonts w:ascii="Calibri" w:hAnsi="Calibri" w:cs="Calibri"/>
        </w:rPr>
        <w:br/>
        <w:t xml:space="preserve">Time of </w:t>
      </w:r>
      <w:r w:rsidR="00622914" w:rsidRPr="001C1554">
        <w:rPr>
          <w:rFonts w:ascii="Calibri" w:hAnsi="Calibri" w:cs="Calibri"/>
        </w:rPr>
        <w:t>P</w:t>
      </w:r>
      <w:r w:rsidRPr="001C1554">
        <w:rPr>
          <w:rFonts w:ascii="Calibri" w:hAnsi="Calibri" w:cs="Calibri"/>
        </w:rPr>
        <w:t xml:space="preserve">roject: </w:t>
      </w:r>
      <w:proofErr w:type="spellStart"/>
      <w:r w:rsidR="00006E41" w:rsidRPr="00006E41">
        <w:rPr>
          <w:rFonts w:ascii="Calibri" w:hAnsi="Calibri" w:cs="Calibri"/>
          <w:color w:val="196B24" w:themeColor="accent3"/>
        </w:rPr>
        <w:t>ToDo</w:t>
      </w:r>
      <w:proofErr w:type="spellEnd"/>
      <w:r w:rsidR="00006E41" w:rsidRPr="00006E41">
        <w:rPr>
          <w:rFonts w:ascii="Calibri" w:hAnsi="Calibri" w:cs="Calibri"/>
          <w:color w:val="196B24" w:themeColor="accent3"/>
        </w:rPr>
        <w:br/>
      </w:r>
      <w:r w:rsidRPr="001C1554">
        <w:rPr>
          <w:rFonts w:ascii="Calibri" w:hAnsi="Calibri" w:cs="Calibri"/>
        </w:rPr>
        <w:t>Hosting Institution: University College London</w:t>
      </w:r>
      <w:r w:rsidR="002E2AC2" w:rsidRPr="001C1554">
        <w:rPr>
          <w:rFonts w:ascii="Calibri" w:hAnsi="Calibri" w:cs="Calibri"/>
        </w:rPr>
        <w:t>, UK</w:t>
      </w:r>
      <w:r w:rsidRPr="001C1554">
        <w:rPr>
          <w:rFonts w:ascii="Calibri" w:hAnsi="Calibri" w:cs="Calibri"/>
        </w:rPr>
        <w:br/>
        <w:t>Scientific Mentors: Prof. Dr. Carolyn McGettigan &amp; Dr. Nadine Lavan</w:t>
      </w:r>
      <w:r w:rsidRPr="001C1554">
        <w:rPr>
          <w:rFonts w:ascii="Calibri" w:hAnsi="Calibri" w:cs="Calibri"/>
        </w:rPr>
        <w:br/>
      </w:r>
    </w:p>
    <w:p w14:paraId="73CDF06A" w14:textId="779D6055" w:rsidR="00576045" w:rsidRPr="001C1554" w:rsidRDefault="00576045" w:rsidP="008005CB">
      <w:pPr>
        <w:pStyle w:val="berschrift2"/>
        <w:numPr>
          <w:ilvl w:val="0"/>
          <w:numId w:val="23"/>
        </w:numPr>
        <w:rPr>
          <w:rFonts w:ascii="Calibri" w:hAnsi="Calibri" w:cs="Calibri"/>
          <w:szCs w:val="28"/>
        </w:rPr>
      </w:pPr>
      <w:r w:rsidRPr="001C1554">
        <w:rPr>
          <w:rFonts w:ascii="Calibri" w:hAnsi="Calibri" w:cs="Calibri"/>
          <w:szCs w:val="28"/>
        </w:rPr>
        <w:lastRenderedPageBreak/>
        <w:t xml:space="preserve">Introduction: </w:t>
      </w:r>
      <w:r w:rsidR="003E5603" w:rsidRPr="001C1554">
        <w:rPr>
          <w:rFonts w:ascii="Calibri" w:hAnsi="Calibri" w:cs="Calibri"/>
          <w:szCs w:val="28"/>
        </w:rPr>
        <w:t>The importance of perceived naturalness in voices</w:t>
      </w:r>
    </w:p>
    <w:p w14:paraId="635D0703" w14:textId="0991733F" w:rsidR="00622CEB" w:rsidRPr="001C1554" w:rsidRDefault="00576045" w:rsidP="00FE17B6">
      <w:pPr>
        <w:ind w:firstLine="360"/>
        <w:rPr>
          <w:rFonts w:ascii="Calibri" w:hAnsi="Calibri" w:cs="Calibri"/>
        </w:rPr>
      </w:pPr>
      <w:r w:rsidRPr="001C1554">
        <w:rPr>
          <w:rFonts w:ascii="Calibri" w:hAnsi="Calibri" w:cs="Calibri"/>
        </w:rPr>
        <w:t xml:space="preserve">When we hear a voice, we form an instant impression about it </w:t>
      </w:r>
      <w:sdt>
        <w:sdtPr>
          <w:rPr>
            <w:rFonts w:ascii="Calibri" w:hAnsi="Calibri" w:cs="Calibri"/>
          </w:rPr>
          <w:alias w:val="To edit, see citavi.com/edit"/>
          <w:tag w:val="CitaviPlaceholder#d0116bbd-ae92-4e9d-8c68-6320268e7446"/>
          <w:id w:val="12737462"/>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c0NDdmLWI5ZDUtNDZkNS05ZDg3LWQxMWQ1M2I3MDA1NyIsIlJhbmdlTGVuZ3RoIjoyNiwiUmVmZXJlbmNlSWQiOiIzMWE2YzM1OS04NDM0LTRiNTItYTBkOC0zNDdkNGQwMDY3M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DZUMTQ6NDc6MDIiLCJQcm9qZWN0Ijp7IiRyZWYiOiI1In19LCJVc2VOdW1iZXJpbmdUeXBlT2ZQYXJlbnREb2N1bWVudCI6ZmFsc2V9XSwiRm9ybWF0dGVkVGV4dCI6eyIkaWQiOiIxMSIsIkNvdW50IjoxLCJUZXh0VW5pdHMiOlt7IiRpZCI6IjEyIiwiRm9udFN0eWxlIjp7IiRpZCI6IjEzIiwiTmV1dHJhbCI6dHJ1ZX0sIlJlYWRpbmdPcmRlciI6MSwiVGV4dCI6IihMYXZhbiAmIE1jR2V0dGlnYW4sIDIwMjMpIn1dfSwiVGFnIjoiQ2l0YXZpUGxhY2Vob2xkZXIjZDAxMTZiYmQtYWU5Mi00ZTlkLThjNjgtNjMyMDI2OGU3NDQ2IiwiVGV4dCI6IihMYXZhbiAmIE1jR2V0dGlnYW4sIDIwMjMpIiwiV0FJVmVyc2lvbiI6IjYuMTEuMC4wIn0=}</w:instrText>
          </w:r>
          <w:r w:rsidR="002F5DBF" w:rsidRPr="001C1554">
            <w:rPr>
              <w:rFonts w:ascii="Calibri" w:hAnsi="Calibri" w:cs="Calibri"/>
            </w:rPr>
            <w:fldChar w:fldCharType="separate"/>
          </w:r>
          <w:r w:rsidR="0052313F" w:rsidRPr="001C1554">
            <w:rPr>
              <w:rFonts w:ascii="Calibri" w:hAnsi="Calibri" w:cs="Calibri"/>
            </w:rPr>
            <w:t>(Lavan &amp; McGettigan, 2023)</w:t>
          </w:r>
          <w:r w:rsidR="002F5DBF" w:rsidRPr="001C1554">
            <w:rPr>
              <w:rFonts w:ascii="Calibri" w:hAnsi="Calibri" w:cs="Calibri"/>
            </w:rPr>
            <w:fldChar w:fldCharType="end"/>
          </w:r>
        </w:sdtContent>
      </w:sdt>
      <w:r w:rsidRPr="001C1554">
        <w:rPr>
          <w:rFonts w:ascii="Calibri" w:hAnsi="Calibri" w:cs="Calibri"/>
        </w:rPr>
        <w:t>. The</w:t>
      </w:r>
      <w:r w:rsidR="002F5DBF" w:rsidRPr="001C1554">
        <w:rPr>
          <w:rFonts w:ascii="Calibri" w:hAnsi="Calibri" w:cs="Calibri"/>
        </w:rPr>
        <w:t xml:space="preserve"> </w:t>
      </w:r>
      <w:r w:rsidRPr="001C1554">
        <w:rPr>
          <w:rFonts w:ascii="Calibri" w:hAnsi="Calibri" w:cs="Calibri"/>
        </w:rPr>
        <w:t xml:space="preserve">characteristics that we infer </w:t>
      </w:r>
      <w:r w:rsidR="002F5DBF" w:rsidRPr="001C1554">
        <w:rPr>
          <w:rFonts w:ascii="Calibri" w:hAnsi="Calibri" w:cs="Calibri"/>
        </w:rPr>
        <w:t xml:space="preserve">are manifold, including age, sex, health, origin, attractiveness, and even personality traits like trustworthiness and dominance </w:t>
      </w:r>
      <w:sdt>
        <w:sdtPr>
          <w:rPr>
            <w:rFonts w:ascii="Calibri" w:hAnsi="Calibri" w:cs="Calibri"/>
          </w:rPr>
          <w:alias w:val="To edit, see citavi.com/edit"/>
          <w:tag w:val="CitaviPlaceholder#a1ea7beb-b6b1-473f-8570-e6711e820d02"/>
          <w:id w:val="1556663809"/>
          <w:placeholder>
            <w:docPart w:val="DefaultPlaceholder_-1854013440"/>
          </w:placeholder>
        </w:sdtPr>
        <w:sdtEndPr/>
        <w:sdtContent>
          <w:r w:rsidR="002F5DBF" w:rsidRPr="001C1554">
            <w:rPr>
              <w:rFonts w:ascii="Calibri" w:hAnsi="Calibri" w:cs="Calibri"/>
            </w:rPr>
            <w:fldChar w:fldCharType="begin"/>
          </w:r>
          <w:r w:rsidR="002F5DBF"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TNhNjA0LTAxOTMtNDEzYy05NTYxLTM4ODZmNTdjOWRhOSIsIlJhbmdlTGVuZ3RoIjoxMywiUmVmZXJlbmNlSWQiOiI2ODM2NDY4Yy05YTQ2LTQ5MmItOTg2Yy1jMmJlMTk1Y2Vj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XSwiQmliVGVYS2V5IjoiTGF2YW5fMjAyM2IiLCJDaXRhdGlvbktleVVwZGF0ZVR5cGUiOjAsIkNvbGxhYm9yYXRvcnMiOltdLCJEYXRlMiI6IjA3LjEwLjIwMjIiLCJEb2kiOiIxMC4xMDE2L2ouY29nbml0aW9uLjIwMjIuMTA1MjUz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2VDEyOjQ3OjM3WiIsIk1vZGlmaWVkQnkiOiJ4dWp1aWZmaG41czJ0cG03M2s1bGxuNDh4azFqMTBwNGJjN3NsMm8iLCJJZCI6IjdhOTI1NTQ0LWI0MDEtNDZjYi1iNGMwLTQ2YzkyOTEyMWEzZiIsIk1vZGlmaWVkT24iOiIyMDI0LTA3LTA2VDEyOjQ3OjM3W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vZ25pdGlvbi4yMDIyLjEwNTI1MyIsIlVyaVN0cmluZyI6Imh0dHBzOi8vZG9pLm9yZy8xMC4xMDE2L2ouY29nbml0aW9uLjIwMjIuMTA1MjU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DZUMTI6NDc6MzdaIiwiTW9kaWZpZWRCeSI6Inh1anVpZmZobjVzMnRwbTczazVsbG40OHhrMWoxMHA0YmM3c2wybyIsIklkIjoiMDYyYzZjMjAtZjFjNS00MjFhLWI5MTQtNDNmZmE4NTgwMmU3IiwiTW9kaWZpZWRPbiI6IjIwMjQtMDctMDZUMTI6NDc6MzdaIiwiUHJvamVjdCI6eyIkcmVmIjoiNSJ9fV0sIk9yZ2FuaXphdGlvbnMiOltdLCJPdGhlcnNJbnZvbHZlZCI6W10sIlBhZ2VSYW5nZSI6IjxzcD5cclxuICA8bj4xMDUyNTM8L24+XHJcbiAgPGluPnRydWU8L2luPlxyXG4gIDxvcz4xMDUyNTM8L29zPlxyXG4gIDxwcz4xMDUyNTM8L3BzPlxyXG48L3NwPlxyXG48b3M+MTA1MjUzPC9vcz4iLCJQZXJpb2RpY2FsIjp7IiRpZCI6IjEy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}</w:instrText>
          </w:r>
          <w:r w:rsidR="002F5DBF" w:rsidRPr="001C1554">
            <w:rPr>
              <w:rFonts w:ascii="Calibri" w:hAnsi="Calibri" w:cs="Calibri"/>
            </w:rPr>
            <w:fldChar w:fldCharType="separate"/>
          </w:r>
          <w:r w:rsidR="0052313F" w:rsidRPr="001C1554">
            <w:rPr>
              <w:rFonts w:ascii="Calibri" w:hAnsi="Calibri" w:cs="Calibri"/>
            </w:rPr>
            <w:t>(Lavan, 2023)</w:t>
          </w:r>
          <w:r w:rsidR="002F5DBF" w:rsidRPr="001C1554">
            <w:rPr>
              <w:rFonts w:ascii="Calibri" w:hAnsi="Calibri" w:cs="Calibri"/>
            </w:rPr>
            <w:fldChar w:fldCharType="end"/>
          </w:r>
        </w:sdtContent>
      </w:sdt>
      <w:r w:rsidR="002F5DBF" w:rsidRPr="001C1554">
        <w:rPr>
          <w:rFonts w:ascii="Calibri" w:hAnsi="Calibri" w:cs="Calibri"/>
        </w:rPr>
        <w:t xml:space="preserve">. An important, but </w:t>
      </w:r>
      <w:proofErr w:type="spellStart"/>
      <w:r w:rsidR="002F5DBF" w:rsidRPr="001C1554">
        <w:rPr>
          <w:rFonts w:ascii="Calibri" w:hAnsi="Calibri" w:cs="Calibri"/>
        </w:rPr>
        <w:t>underresearched</w:t>
      </w:r>
      <w:proofErr w:type="spellEnd"/>
      <w:r w:rsidR="002F5DBF" w:rsidRPr="001C1554">
        <w:rPr>
          <w:rFonts w:ascii="Calibri" w:hAnsi="Calibri" w:cs="Calibri"/>
        </w:rPr>
        <w:t xml:space="preserve"> feature is the perceived </w:t>
      </w:r>
      <w:r w:rsidR="002F5DBF" w:rsidRPr="001C1554">
        <w:rPr>
          <w:rFonts w:ascii="Calibri" w:hAnsi="Calibri" w:cs="Calibri"/>
          <w:b/>
          <w:bCs/>
        </w:rPr>
        <w:t>naturalness of a voice</w:t>
      </w:r>
      <w:r w:rsidR="00833B5C" w:rsidRPr="001C1554">
        <w:rPr>
          <w:rFonts w:ascii="Calibri" w:hAnsi="Calibri" w:cs="Calibri"/>
          <w:b/>
          <w:bCs/>
        </w:rPr>
        <w:t xml:space="preserve"> </w:t>
      </w:r>
      <w:sdt>
        <w:sdtPr>
          <w:rPr>
            <w:rFonts w:ascii="Calibri" w:hAnsi="Calibri" w:cs="Calibri"/>
          </w:rPr>
          <w:alias w:val="To edit, see citavi.com/edit"/>
          <w:tag w:val="CitaviPlaceholder#93d6d75e-7233-4a35-bb76-e694c301c0af"/>
          <w:id w:val="227355189"/>
          <w:placeholder>
            <w:docPart w:val="DefaultPlaceholder_-1854013440"/>
          </w:placeholder>
        </w:sdtPr>
        <w:sdtEndPr/>
        <w:sdtContent>
          <w:r w:rsidR="00C95F77" w:rsidRPr="001C1554">
            <w:rPr>
              <w:rFonts w:ascii="Calibri" w:hAnsi="Calibri" w:cs="Calibri"/>
            </w:rPr>
            <w:fldChar w:fldCharType="begin"/>
          </w:r>
          <w:r w:rsidR="00C95F77"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zg4N2RlLWY2ZTEtNDQxOC1iMDA5LTA0ZWYxNDc5YzdjNC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zkzZDZkNzVlLTcyMzMtNGEzNS1iYjc2LWU2OTRjMzAxYzBhZiIsIlRleHQiOiIoTnVzc2JhdW0gZXQgYWwuLCAyMDI1KSIsIldBSVZlcnNpb24iOiI2LjExLjAuMCJ9}</w:instrText>
          </w:r>
          <w:r w:rsidR="00C95F77" w:rsidRPr="001C1554">
            <w:rPr>
              <w:rFonts w:ascii="Calibri" w:hAnsi="Calibri" w:cs="Calibri"/>
            </w:rPr>
            <w:fldChar w:fldCharType="separate"/>
          </w:r>
          <w:r w:rsidR="00C95F77" w:rsidRPr="001C1554">
            <w:rPr>
              <w:rFonts w:ascii="Calibri" w:hAnsi="Calibri" w:cs="Calibri"/>
            </w:rPr>
            <w:t>(Nussbaum et al., 2025)</w:t>
          </w:r>
          <w:r w:rsidR="00C95F77" w:rsidRPr="001C1554">
            <w:rPr>
              <w:rFonts w:ascii="Calibri" w:hAnsi="Calibri" w:cs="Calibri"/>
            </w:rPr>
            <w:fldChar w:fldCharType="end"/>
          </w:r>
        </w:sdtContent>
      </w:sdt>
      <w:r w:rsidR="00622CEB" w:rsidRPr="001C1554">
        <w:rPr>
          <w:rFonts w:ascii="Calibri" w:hAnsi="Calibri" w:cs="Calibri"/>
        </w:rPr>
        <w:t>, i.e. whether a voice sounds monotonous, robotic or ‘weird’.</w:t>
      </w:r>
      <w:r w:rsidR="005F1054" w:rsidRPr="001C1554">
        <w:rPr>
          <w:rFonts w:ascii="Calibri" w:hAnsi="Calibri" w:cs="Calibri"/>
        </w:rPr>
        <w:t xml:space="preserve"> Listeners seem to be very sensitive to unnatural voice features</w:t>
      </w:r>
      <w:r w:rsidR="00C95F77" w:rsidRPr="001C1554">
        <w:rPr>
          <w:rFonts w:ascii="Calibri" w:hAnsi="Calibri" w:cs="Calibri"/>
        </w:rPr>
        <w:t>,</w:t>
      </w:r>
      <w:r w:rsidR="005F1054" w:rsidRPr="001C1554">
        <w:rPr>
          <w:rFonts w:ascii="Calibri" w:hAnsi="Calibri" w:cs="Calibri"/>
        </w:rPr>
        <w:t xml:space="preserve"> which can have tremendous implications for communicative quality</w:t>
      </w:r>
      <w:r w:rsidR="00C95F77" w:rsidRPr="001C1554">
        <w:rPr>
          <w:rFonts w:ascii="Calibri" w:hAnsi="Calibri" w:cs="Calibri"/>
        </w:rPr>
        <w:t xml:space="preserve">. For example, individuals whose voices sound unnatural due to </w:t>
      </w:r>
      <w:r w:rsidR="008005CB" w:rsidRPr="001C1554">
        <w:rPr>
          <w:rFonts w:ascii="Calibri" w:hAnsi="Calibri" w:cs="Calibri"/>
        </w:rPr>
        <w:t>voice</w:t>
      </w:r>
      <w:r w:rsidR="00C95F77" w:rsidRPr="001C1554">
        <w:rPr>
          <w:rFonts w:ascii="Calibri" w:hAnsi="Calibri" w:cs="Calibri"/>
        </w:rPr>
        <w:t xml:space="preserve"> pathologies are often perceived as withdrawn or bored, which has a direct impact on their quality of life </w:t>
      </w:r>
      <w:sdt>
        <w:sdtPr>
          <w:rPr>
            <w:rFonts w:ascii="Calibri" w:hAnsi="Calibri" w:cs="Calibri"/>
          </w:rPr>
          <w:alias w:val="To edit, see citavi.com/edit"/>
          <w:tag w:val="CitaviPlaceholder#2a8baf18-8160-49c1-8924-59d7f6a918d2"/>
          <w:id w:val="1565063850"/>
          <w:placeholder>
            <w:docPart w:val="DefaultPlaceholder_-1854013440"/>
          </w:placeholder>
        </w:sdtPr>
        <w:sdtEndPr/>
        <w:sdtContent>
          <w:r w:rsidR="005F1054" w:rsidRPr="001C1554">
            <w:rPr>
              <w:rFonts w:ascii="Calibri" w:hAnsi="Calibri" w:cs="Calibri"/>
            </w:rPr>
            <w:fldChar w:fldCharType="begin"/>
          </w:r>
          <w:r w:rsidR="005F1054"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llOWViLWFiMjgtNGM3Ni1iNDU5LWQ3MmZjNDA4OTFiYiIsIlJhbmdlTGVuZ3RoIjoyNywiUmVmZXJlbmNlSWQiOiJmYmFlN2Y2Yi0xZjI0LTQ0NzQtYTljNi1iM2JkMTFmYjMy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UiLCIkdHlwZSI6IlN3aXNzQWNhZGVtaWMuQ2l0YXZpLlByb2plY3QsIFN3aXNzQWNhZGVtaWMuQ2l0YXZpIn19LHsiJGlkIjoiN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Ny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x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wNy0wNlQxNTowMToxNiIsIlByb2plY3QiOnsiJHJlZiI6IjUifX0sIlVzZU51bWJlcmluZ1R5cGVPZlBhcmVudERvY3VtZW50IjpmYWxzZX1dLCJGb3JtYXR0ZWRUZXh0Ijp7IiRpZCI6IjE1IiwiQ291bnQiOjEsIlRleHRVbml0cyI6W3siJGlkIjoiMTYiLCJGb250U3R5bGUiOnsiJGlkIjoiMTciLCJOZXV0cmFsIjp0cnVlfSwiUmVhZGluZ09yZGVyIjoxLCJUZXh0IjoiKEtsb3BmZW5zdGVpbiBldCBhbC4sIDIwMjApIn1dfSwiVGFnIjoiQ2l0YXZpUGxhY2Vob2xkZXIjMmE4YmFmMTgtODE2MC00OWMxLTg5MjQtNTlkN2Y2YTkxOGQyIiwiVGV4dCI6IihLbG9wZmVuc3RlaW4gZXQgYWwuLCAyMDIwKSIsIldBSVZlcnNpb24iOiI2LjExLjAuMCJ9}</w:instrText>
          </w:r>
          <w:r w:rsidR="005F1054" w:rsidRPr="001C1554">
            <w:rPr>
              <w:rFonts w:ascii="Calibri" w:hAnsi="Calibri" w:cs="Calibri"/>
            </w:rPr>
            <w:fldChar w:fldCharType="separate"/>
          </w:r>
          <w:r w:rsidR="0052313F" w:rsidRPr="001C1554">
            <w:rPr>
              <w:rFonts w:ascii="Calibri" w:hAnsi="Calibri" w:cs="Calibri"/>
            </w:rPr>
            <w:t>(Klopfenstein et al., 2020)</w:t>
          </w:r>
          <w:r w:rsidR="005F1054" w:rsidRPr="001C1554">
            <w:rPr>
              <w:rFonts w:ascii="Calibri" w:hAnsi="Calibri" w:cs="Calibri"/>
            </w:rPr>
            <w:fldChar w:fldCharType="end"/>
          </w:r>
        </w:sdtContent>
      </w:sdt>
      <w:r w:rsidR="005F1054" w:rsidRPr="001C1554">
        <w:rPr>
          <w:rFonts w:ascii="Calibri" w:hAnsi="Calibri" w:cs="Calibri"/>
        </w:rPr>
        <w:t>.</w:t>
      </w:r>
      <w:r w:rsidR="00C95F77" w:rsidRPr="001C1554">
        <w:rPr>
          <w:rFonts w:ascii="Calibri" w:hAnsi="Calibri" w:cs="Calibri"/>
        </w:rPr>
        <w:t xml:space="preserve"> </w:t>
      </w:r>
      <w:r w:rsidR="00622CEB" w:rsidRPr="001C1554">
        <w:rPr>
          <w:rFonts w:ascii="Calibri" w:hAnsi="Calibri" w:cs="Calibri"/>
        </w:rPr>
        <w:t xml:space="preserve">Therefore, it is of practical importance to understand how such impressions are formed. </w:t>
      </w:r>
    </w:p>
    <w:p w14:paraId="71A8BF60" w14:textId="28CD75EE" w:rsidR="00A23FB7" w:rsidRPr="001C1554" w:rsidRDefault="00872C86" w:rsidP="002E1266">
      <w:pPr>
        <w:ind w:firstLine="720"/>
        <w:rPr>
          <w:rFonts w:ascii="Calibri" w:hAnsi="Calibri" w:cs="Calibri"/>
        </w:rPr>
      </w:pPr>
      <w:r w:rsidRPr="001C1554">
        <w:rPr>
          <w:rFonts w:ascii="Calibri" w:hAnsi="Calibri" w:cs="Calibri"/>
        </w:rPr>
        <w:t>Now, i</w:t>
      </w:r>
      <w:r w:rsidR="005F1054" w:rsidRPr="001C1554">
        <w:rPr>
          <w:rFonts w:ascii="Calibri" w:hAnsi="Calibri" w:cs="Calibri"/>
        </w:rPr>
        <w:t>n the digital era,</w:t>
      </w:r>
      <w:r w:rsidRPr="001C1554">
        <w:rPr>
          <w:rFonts w:ascii="Calibri" w:hAnsi="Calibri" w:cs="Calibri"/>
          <w:b/>
          <w:bCs/>
        </w:rPr>
        <w:t xml:space="preserve"> </w:t>
      </w:r>
      <w:r w:rsidR="0011012C" w:rsidRPr="001C1554">
        <w:rPr>
          <w:rFonts w:ascii="Calibri" w:hAnsi="Calibri" w:cs="Calibri"/>
        </w:rPr>
        <w:t xml:space="preserve">questions of voice naturalness gain significance from a </w:t>
      </w:r>
      <w:r w:rsidR="002711BE" w:rsidRPr="001C1554">
        <w:rPr>
          <w:rFonts w:ascii="Calibri" w:hAnsi="Calibri" w:cs="Calibri"/>
        </w:rPr>
        <w:t>new</w:t>
      </w:r>
      <w:r w:rsidR="0011012C" w:rsidRPr="001C1554">
        <w:rPr>
          <w:rFonts w:ascii="Calibri" w:hAnsi="Calibri" w:cs="Calibri"/>
        </w:rPr>
        <w:t xml:space="preserve"> angle. </w:t>
      </w:r>
      <w:r w:rsidR="0011012C" w:rsidRPr="001C1554">
        <w:rPr>
          <w:rFonts w:ascii="Calibri" w:hAnsi="Calibri" w:cs="Calibri"/>
          <w:b/>
          <w:bCs/>
        </w:rPr>
        <w:t>V</w:t>
      </w:r>
      <w:r w:rsidRPr="001C1554">
        <w:rPr>
          <w:rFonts w:ascii="Calibri" w:hAnsi="Calibri" w:cs="Calibri"/>
          <w:b/>
          <w:bCs/>
        </w:rPr>
        <w:t xml:space="preserve">oice synthesis technology </w:t>
      </w:r>
      <w:r w:rsidRPr="001C1554">
        <w:rPr>
          <w:rFonts w:ascii="Calibri" w:hAnsi="Calibri" w:cs="Calibri"/>
        </w:rPr>
        <w:t xml:space="preserve">quickly invades everyday life, e.g. in smart-home-devices, customer calls, gaming environments or support platforms </w:t>
      </w:r>
      <w:sdt>
        <w:sdtPr>
          <w:rPr>
            <w:rFonts w:ascii="Calibri" w:hAnsi="Calibri" w:cs="Calibri"/>
          </w:rPr>
          <w:alias w:val="To edit, see citavi.com/edit"/>
          <w:tag w:val="CitaviPlaceholder#d219bfab-386c-4e80-b39b-a686d758e2d9"/>
          <w:id w:val="833340230"/>
          <w:placeholder>
            <w:docPart w:val="DefaultPlaceholder_-1854013440"/>
          </w:placeholder>
        </w:sdtPr>
        <w:sdtEndPr/>
        <w:sdtContent>
          <w:r w:rsidRPr="001C1554">
            <w:rPr>
              <w:rFonts w:ascii="Calibri" w:hAnsi="Calibri" w:cs="Calibri"/>
            </w:rPr>
            <w:fldChar w:fldCharType="begin"/>
          </w:r>
          <w:r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zQ2ZjE0LWE5OTEtNGI4Yi1hN2FkLTc5MzE0NDdlNmZhYi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QtMDctMDZUMTU6MTE6MD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NkMjE5YmZhYi0zODZjLTRlODAtYjM5Yi1hNjg2ZDc1OGUyZDkiLCJUZXh0IjoiKFJvZGVybyAmIEx1Y2FzLCAyMDIzKSIsIldBSVZlcnNpb24iOiI2LjExLjAuMCJ9}</w:instrText>
          </w:r>
          <w:r w:rsidRPr="001C1554">
            <w:rPr>
              <w:rFonts w:ascii="Calibri" w:hAnsi="Calibri" w:cs="Calibri"/>
            </w:rPr>
            <w:fldChar w:fldCharType="separate"/>
          </w:r>
          <w:r w:rsidR="0052313F" w:rsidRPr="001C1554">
            <w:rPr>
              <w:rFonts w:ascii="Calibri" w:hAnsi="Calibri" w:cs="Calibri"/>
            </w:rPr>
            <w:t>(Rodero &amp; Lucas, 2023)</w:t>
          </w:r>
          <w:r w:rsidRPr="001C1554">
            <w:rPr>
              <w:rFonts w:ascii="Calibri" w:hAnsi="Calibri" w:cs="Calibri"/>
            </w:rPr>
            <w:fldChar w:fldCharType="end"/>
          </w:r>
        </w:sdtContent>
      </w:sdt>
      <w:r w:rsidRPr="001C1554">
        <w:rPr>
          <w:rFonts w:ascii="Calibri" w:hAnsi="Calibri" w:cs="Calibri"/>
        </w:rPr>
        <w:t>.</w:t>
      </w:r>
      <w:r w:rsidR="001A4998" w:rsidRPr="001C1554">
        <w:rPr>
          <w:rFonts w:ascii="Calibri" w:hAnsi="Calibri" w:cs="Calibri"/>
        </w:rPr>
        <w:t xml:space="preserve"> </w:t>
      </w:r>
      <w:r w:rsidR="00F51B65" w:rsidRPr="001C1554">
        <w:rPr>
          <w:rFonts w:ascii="Calibri" w:hAnsi="Calibri" w:cs="Calibri"/>
        </w:rPr>
        <w:t>Fueled by rapidly evolving artificial intelligence technology, s</w:t>
      </w:r>
      <w:r w:rsidR="00BD188F" w:rsidRPr="001C1554">
        <w:rPr>
          <w:rFonts w:ascii="Calibri" w:hAnsi="Calibri" w:cs="Calibri"/>
        </w:rPr>
        <w:t xml:space="preserve">ynthetic voices </w:t>
      </w:r>
      <w:r w:rsidR="001357C7" w:rsidRPr="001C1554">
        <w:rPr>
          <w:rFonts w:ascii="Calibri" w:hAnsi="Calibri" w:cs="Calibri"/>
        </w:rPr>
        <w:t>now approach an almost human-like</w:t>
      </w:r>
      <w:r w:rsidR="00BD188F" w:rsidRPr="001C1554">
        <w:rPr>
          <w:rFonts w:ascii="Calibri" w:hAnsi="Calibri" w:cs="Calibri"/>
        </w:rPr>
        <w:t xml:space="preserve"> auditory quality</w:t>
      </w:r>
      <w:r w:rsidR="008005CB" w:rsidRPr="001C1554">
        <w:rPr>
          <w:rFonts w:ascii="Calibri" w:hAnsi="Calibri" w:cs="Calibri"/>
        </w:rPr>
        <w:t xml:space="preserve"> </w:t>
      </w:r>
      <w:sdt>
        <w:sdtPr>
          <w:rPr>
            <w:rFonts w:ascii="Calibri" w:hAnsi="Calibri" w:cs="Calibri"/>
          </w:rPr>
          <w:alias w:val="To edit, see citavi.com/edit"/>
          <w:tag w:val="CitaviPlaceholder#30a55749-dcb0-4217-99c6-3abbf09288cd"/>
          <w:id w:val="27815599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TQwZWMxLTkyZDUtNGJhMC1hNDFjLTM5MDY3NjRlNTBmMC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NvdmVyUGF0aCI6eyIkaWQiOiI5IiwiJHR5cGUiOiJTd2lzc0FjYWRlbWljLkNpdGF2aS5MaW5rZWRSZXNvdXJjZSwgU3dpc3NBY2FkZW1pYy5DaXRhdmkiLCJMaW5rZWRSZXNvdXJjZVR5cGUiOjIsIk9yaWdpbmFsU3RyaW5nIjoiQzpcXFVzZXJzXFxjaHJpc1xcQXBwRGF0YVxcTG9jYWxcXFRlbXBcXHVodjVmMmo0LmpwZyIsIlVyaVN0cmluZyI6ImIyNGNhOGQ3LTNjNDMtNDNhMi1hMmY2LTgxYTdmM2Q5ZmU2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qcWc2Z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xMjM0L29zZi5pby9qcWc2ZSIsIlVyaVN0cmluZyI6Imh0dHBzOi8vZG9pLm9yZy8xMC4zMTIzNC9vc2YuaW8vanFnNm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}</w:instrText>
          </w:r>
          <w:r w:rsidR="008005CB" w:rsidRPr="001C1554">
            <w:rPr>
              <w:rFonts w:ascii="Calibri" w:hAnsi="Calibri" w:cs="Calibri"/>
            </w:rPr>
            <w:fldChar w:fldCharType="separate"/>
          </w:r>
          <w:r w:rsidR="008005CB" w:rsidRPr="001C1554">
            <w:rPr>
              <w:rFonts w:ascii="Calibri" w:hAnsi="Calibri" w:cs="Calibri"/>
            </w:rPr>
            <w:t>(Lavan et al., 2024)</w:t>
          </w:r>
          <w:r w:rsidR="008005CB" w:rsidRPr="001C1554">
            <w:rPr>
              <w:rFonts w:ascii="Calibri" w:hAnsi="Calibri" w:cs="Calibri"/>
            </w:rPr>
            <w:fldChar w:fldCharType="end"/>
          </w:r>
        </w:sdtContent>
      </w:sdt>
      <w:r w:rsidR="00BD188F" w:rsidRPr="001C1554">
        <w:rPr>
          <w:rFonts w:ascii="Calibri" w:hAnsi="Calibri" w:cs="Calibri"/>
        </w:rPr>
        <w:t xml:space="preserve">. </w:t>
      </w:r>
      <w:r w:rsidR="002E1266" w:rsidRPr="001C1554">
        <w:rPr>
          <w:rFonts w:ascii="Calibri" w:hAnsi="Calibri" w:cs="Calibri"/>
        </w:rPr>
        <w:t xml:space="preserve">Nevertheless, most types of </w:t>
      </w:r>
      <w:r w:rsidR="001A4998" w:rsidRPr="001C1554">
        <w:rPr>
          <w:rFonts w:ascii="Calibri" w:hAnsi="Calibri" w:cs="Calibri"/>
        </w:rPr>
        <w:t xml:space="preserve">synthetic voices are </w:t>
      </w:r>
      <w:r w:rsidR="002E1266" w:rsidRPr="001C1554">
        <w:rPr>
          <w:rFonts w:ascii="Calibri" w:hAnsi="Calibri" w:cs="Calibri"/>
        </w:rPr>
        <w:t>still</w:t>
      </w:r>
      <w:r w:rsidR="001A4998" w:rsidRPr="001C1554">
        <w:rPr>
          <w:rFonts w:ascii="Calibri" w:hAnsi="Calibri" w:cs="Calibri"/>
        </w:rPr>
        <w:t xml:space="preserve"> </w:t>
      </w:r>
      <w:r w:rsidR="003820F2" w:rsidRPr="001C1554">
        <w:rPr>
          <w:rFonts w:ascii="Calibri" w:hAnsi="Calibri" w:cs="Calibri"/>
        </w:rPr>
        <w:t>perceived as</w:t>
      </w:r>
      <w:r w:rsidR="001A4998" w:rsidRPr="001C1554">
        <w:rPr>
          <w:rFonts w:ascii="Calibri" w:hAnsi="Calibri" w:cs="Calibri"/>
        </w:rPr>
        <w:t xml:space="preserve"> less natural than human voices, </w:t>
      </w:r>
      <w:r w:rsidR="0011012C" w:rsidRPr="001C1554">
        <w:rPr>
          <w:rFonts w:ascii="Calibri" w:hAnsi="Calibri" w:cs="Calibri"/>
        </w:rPr>
        <w:t>making them appear</w:t>
      </w:r>
      <w:r w:rsidR="003820F2" w:rsidRPr="001C1554">
        <w:rPr>
          <w:rFonts w:ascii="Calibri" w:hAnsi="Calibri" w:cs="Calibri"/>
        </w:rPr>
        <w:t xml:space="preserve"> </w:t>
      </w:r>
      <w:r w:rsidR="001A4998" w:rsidRPr="001C1554">
        <w:rPr>
          <w:rFonts w:ascii="Calibri" w:hAnsi="Calibri" w:cs="Calibri"/>
        </w:rPr>
        <w:t>less pleasant</w:t>
      </w:r>
      <w:r w:rsidR="002E1266" w:rsidRPr="001C1554">
        <w:rPr>
          <w:rFonts w:ascii="Calibri" w:hAnsi="Calibri" w:cs="Calibri"/>
        </w:rPr>
        <w:t>,</w:t>
      </w:r>
      <w:r w:rsidR="001A4998" w:rsidRPr="001C1554">
        <w:rPr>
          <w:rFonts w:ascii="Calibri" w:hAnsi="Calibri" w:cs="Calibri"/>
        </w:rPr>
        <w:t xml:space="preserve"> likeable</w:t>
      </w:r>
      <w:r w:rsidR="002E1266" w:rsidRPr="001C1554">
        <w:rPr>
          <w:rFonts w:ascii="Calibri" w:hAnsi="Calibri" w:cs="Calibri"/>
        </w:rPr>
        <w:t xml:space="preserve"> and trustworthy</w:t>
      </w:r>
      <w:r w:rsidR="00A23FB7" w:rsidRPr="001C1554">
        <w:rPr>
          <w:rFonts w:ascii="Calibri" w:hAnsi="Calibri" w:cs="Calibri"/>
        </w:rPr>
        <w:t xml:space="preserve"> </w:t>
      </w:r>
      <w:sdt>
        <w:sdtPr>
          <w:rPr>
            <w:rFonts w:ascii="Calibri" w:hAnsi="Calibri" w:cs="Calibri"/>
          </w:rPr>
          <w:alias w:val="To edit, see citavi.com/edit"/>
          <w:tag w:val="CitaviPlaceholder#e2bea9bf-aac6-43bc-b5b3-e7cba9dc7145"/>
          <w:id w:val="-1927255125"/>
          <w:placeholder>
            <w:docPart w:val="DefaultPlaceholder_-1854013440"/>
          </w:placeholder>
        </w:sdtPr>
        <w:sdtEndPr/>
        <w:sdtContent>
          <w:r w:rsidR="0011012C" w:rsidRPr="001C1554">
            <w:rPr>
              <w:rFonts w:ascii="Calibri" w:hAnsi="Calibri" w:cs="Calibri"/>
            </w:rPr>
            <w:fldChar w:fldCharType="begin"/>
          </w:r>
          <w:r w:rsidR="0011012C"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jMxMzdiLWUzNjAtNDZiZC1iYzgzLTUyYWI3MDFmMWUxZSIsIlJhbmdlTGVuZ3RoIjoyMCwiUmVmZXJlbmNlSWQiOiIzMzViNzNjNi0zNWZiLTQyZDYtODkyOC00MTkwOTExODg3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aWQiOiI1IiwiJHR5cGUiOiJTd2lzc0FjYWRlbWljLkNpdGF2aS5Qcm9qZWN0LCBTd2lzc0FjYWRlbWljLkNpdGF2aSJ9fSx7IiRpZCI6IjY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NSJ9fSx7IiRpZCI6Ijc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MzOTA5MjMiLCJVcmlTdHJpbmciOiJodHRwOi8vd3d3Lm5jYmkubmxtLm5paC5nb3YvcHVibWVkLzMzMzkwOT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M2OjE5IiwiTW9kaWZpZWRCeSI6Il9DaHJpc3RpbmUgTnVzc2JhdW0iLCJJZCI6ImYxZDBkYTBmLWRkNTYtNGZkMy04MTg0LTBhOTIyOWEwZmNjYSIsIk1vZGlmaWVkT24iOiIyMDIyLTA0LTE5VDEyOjM2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c3MjI0MSIsIlVyaVN0cmluZyI6Imh0dHBzOi8vd3d3Lm5jYmkubmxtLm5paC5nb3YvcG1jL2FydGljbGVzL1BNQzc3NzIyN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TkiLCJNb2RpZmllZEJ5IjoiX0NocmlzdGluZSBOdXNzYmF1bSIsIklkIjoiYzdhM2Q1ZDktM2U5NS00N2YyLWI4NmYtYjQ0MzI4OGExYTI5IiwiTW9kaWZpZWRPbiI6IjIwMjItMDQtMTlUMTI6MzY6M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g5L2ZuYm90LjIwMjAuNTkzNzMyIiwiVXJpU3RyaW5nIjoiaHR0cHM6Ly9kb2kub3JnLzEwLjMzODkvZm5ib3QuMjAyMC41OTM3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TkiLCJNb2RpZmllZEJ5IjoiX0NocmlzdGluZSBOdXNzYmF1bSIsIklkIjoiMTVlMzAwMzUtMTIxMS00YjhlLWI5MDUtZTdiMWIwY2I5NDg2IiwiTW9kaWZpZWRPbiI6IjIwMjItMDQtMTlUMTI6MzY6MTkiLCJQcm9qZWN0Ijp7IiRyZWYiOiI1In19XSwiT3JnYW5pemF0aW9ucyI6W10sIk90aGVyc0ludm9sdmVkIjpbXSwiUGFnZVJhbmdlIjoiPHNwPlxyXG4gIDxuPjU5MzczMjwvbj5cclxuICA8aW4+dHJ1ZTwvaW4+XHJcbiAgPG9zPjU5MzczMjwvb3M+XHJcbiAgPHBzPjU5MzczMjwvcHM+XHJcbjwvc3A+XHJcbjxvcz41OTM3MzI8L29zPiIsIlBlcmlvZGljYWwiOnsiJGlkIjoiMTc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DZUMTU6Mzg6MjEiLCJQcm9qZWN0Ijp7IiRyZWYiOiI1In19LCJVc2VOdW1iZXJpbmdUeXBlT2ZQYXJlbnREb2N1bWVudCI6ZmFsc2V9XSwiRm9ybWF0dGVkVGV4dCI6eyIkaWQiOiIxOCIsIkNvdW50IjoxLCJUZXh0VW5pdHMiOlt7IiRpZCI6IjE5IiwiRm9udFN0eWxlIjp7IiRpZCI6IjIwIiwiTmV1dHJhbCI6dHJ1ZX0sIlJlYWRpbmdPcmRlciI6MSwiVGV4dCI6IihLw7xobmUgZXQgYWwuLCAyMDIwKSJ9XX0sIlRhZyI6IkNpdGF2aVBsYWNlaG9sZGVyI2UyYmVhOWJmLWFhYzYtNDNiYy1iNWIzLWU3Y2JhOWRjNzE0NSIsIlRleHQiOiIoS8O8aG5lIGV0IGFsLiwgMjAyMCkiLCJXQUlWZXJzaW9uIjoiNi4xMS4wLjAifQ==}</w:instrText>
          </w:r>
          <w:r w:rsidR="0011012C" w:rsidRPr="001C1554">
            <w:rPr>
              <w:rFonts w:ascii="Calibri" w:hAnsi="Calibri" w:cs="Calibri"/>
            </w:rPr>
            <w:fldChar w:fldCharType="separate"/>
          </w:r>
          <w:r w:rsidR="0052313F" w:rsidRPr="001C1554">
            <w:rPr>
              <w:rFonts w:ascii="Calibri" w:hAnsi="Calibri" w:cs="Calibri"/>
            </w:rPr>
            <w:t>(Kühne et al., 2020)</w:t>
          </w:r>
          <w:r w:rsidR="0011012C" w:rsidRPr="001C1554">
            <w:rPr>
              <w:rFonts w:ascii="Calibri" w:hAnsi="Calibri" w:cs="Calibri"/>
            </w:rPr>
            <w:fldChar w:fldCharType="end"/>
          </w:r>
        </w:sdtContent>
      </w:sdt>
      <w:r w:rsidR="001A4998" w:rsidRPr="001C1554">
        <w:rPr>
          <w:rFonts w:ascii="Calibri" w:hAnsi="Calibri" w:cs="Calibri"/>
        </w:rPr>
        <w:t>.</w:t>
      </w:r>
      <w:r w:rsidR="00A23FB7" w:rsidRPr="001C1554">
        <w:rPr>
          <w:rFonts w:ascii="Calibri" w:hAnsi="Calibri" w:cs="Calibri"/>
        </w:rPr>
        <w:t xml:space="preserve"> Thus, as of today, listeners clearly prefer human over </w:t>
      </w:r>
      <w:r w:rsidR="002E1266" w:rsidRPr="001C1554">
        <w:rPr>
          <w:rFonts w:ascii="Calibri" w:hAnsi="Calibri" w:cs="Calibri"/>
        </w:rPr>
        <w:t>synthetic</w:t>
      </w:r>
      <w:r w:rsidR="00A23FB7" w:rsidRPr="001C1554">
        <w:rPr>
          <w:rFonts w:ascii="Calibri" w:hAnsi="Calibri" w:cs="Calibri"/>
        </w:rPr>
        <w:t xml:space="preserve"> voices </w:t>
      </w:r>
      <w:r w:rsidR="00FA3582" w:rsidRPr="001C1554">
        <w:rPr>
          <w:rFonts w:ascii="Calibri" w:hAnsi="Calibri" w:cs="Calibri"/>
        </w:rPr>
        <w:t>across</w:t>
      </w:r>
      <w:r w:rsidR="00A23FB7" w:rsidRPr="001C1554">
        <w:rPr>
          <w:rFonts w:ascii="Calibri" w:hAnsi="Calibri" w:cs="Calibri"/>
        </w:rPr>
        <w:t xml:space="preserve"> </w:t>
      </w:r>
      <w:r w:rsidR="002E1266" w:rsidRPr="001C1554">
        <w:rPr>
          <w:rFonts w:ascii="Calibri" w:hAnsi="Calibri" w:cs="Calibri"/>
        </w:rPr>
        <w:t>many</w:t>
      </w:r>
      <w:r w:rsidR="00A23FB7" w:rsidRPr="001C1554">
        <w:rPr>
          <w:rFonts w:ascii="Calibri" w:hAnsi="Calibri" w:cs="Calibri"/>
        </w:rPr>
        <w:t xml:space="preserve"> areas of application. </w:t>
      </w:r>
    </w:p>
    <w:p w14:paraId="19981BF8" w14:textId="063AFC20" w:rsidR="002711BE" w:rsidRPr="001C1554" w:rsidRDefault="00466063" w:rsidP="002E1266">
      <w:pPr>
        <w:ind w:firstLine="720"/>
        <w:rPr>
          <w:rFonts w:ascii="Calibri" w:hAnsi="Calibri" w:cs="Calibri"/>
        </w:rPr>
      </w:pPr>
      <w:r w:rsidRPr="001C1554">
        <w:rPr>
          <w:rFonts w:ascii="Calibri" w:hAnsi="Calibri" w:cs="Calibri"/>
        </w:rPr>
        <w:t xml:space="preserve">This may change in </w:t>
      </w:r>
      <w:r w:rsidR="005E2F1A" w:rsidRPr="001C1554">
        <w:rPr>
          <w:rFonts w:ascii="Calibri" w:hAnsi="Calibri" w:cs="Calibri"/>
        </w:rPr>
        <w:t>the future</w:t>
      </w:r>
      <w:r w:rsidRPr="001C1554">
        <w:rPr>
          <w:rFonts w:ascii="Calibri" w:hAnsi="Calibri" w:cs="Calibri"/>
        </w:rPr>
        <w:t xml:space="preserve"> </w:t>
      </w:r>
      <w:r w:rsidR="005E2F1A" w:rsidRPr="001C1554">
        <w:rPr>
          <w:rFonts w:ascii="Calibri" w:hAnsi="Calibri" w:cs="Calibri"/>
        </w:rPr>
        <w:t>through increased</w:t>
      </w:r>
      <w:r w:rsidRPr="001C1554">
        <w:rPr>
          <w:rFonts w:ascii="Calibri" w:hAnsi="Calibri" w:cs="Calibri"/>
        </w:rPr>
        <w:t xml:space="preserve"> expo</w:t>
      </w:r>
      <w:r w:rsidR="005E2F1A" w:rsidRPr="001C1554">
        <w:rPr>
          <w:rFonts w:ascii="Calibri" w:hAnsi="Calibri" w:cs="Calibri"/>
        </w:rPr>
        <w:t>sure</w:t>
      </w:r>
      <w:r w:rsidRPr="001C1554">
        <w:rPr>
          <w:rFonts w:ascii="Calibri" w:hAnsi="Calibri" w:cs="Calibri"/>
        </w:rPr>
        <w:t xml:space="preserve"> </w:t>
      </w:r>
      <w:r w:rsidR="001A4998" w:rsidRPr="001C1554">
        <w:rPr>
          <w:rFonts w:ascii="Calibri" w:hAnsi="Calibri" w:cs="Calibri"/>
        </w:rPr>
        <w:t xml:space="preserve">to </w:t>
      </w:r>
      <w:r w:rsidR="00FA3582" w:rsidRPr="001C1554">
        <w:rPr>
          <w:rFonts w:ascii="Calibri" w:hAnsi="Calibri" w:cs="Calibri"/>
        </w:rPr>
        <w:t>synthetic</w:t>
      </w:r>
      <w:r w:rsidR="001A4998" w:rsidRPr="001C1554">
        <w:rPr>
          <w:rFonts w:ascii="Calibri" w:hAnsi="Calibri" w:cs="Calibri"/>
        </w:rPr>
        <w:t xml:space="preserve"> voices. </w:t>
      </w:r>
      <w:r w:rsidR="00BB54C5" w:rsidRPr="001C1554">
        <w:rPr>
          <w:rFonts w:ascii="Calibri" w:hAnsi="Calibri" w:cs="Calibri"/>
        </w:rPr>
        <w:t xml:space="preserve">Our perceptual system </w:t>
      </w:r>
      <w:r w:rsidR="009D1A62" w:rsidRPr="001C1554">
        <w:rPr>
          <w:rFonts w:ascii="Calibri" w:hAnsi="Calibri" w:cs="Calibri"/>
        </w:rPr>
        <w:t>is</w:t>
      </w:r>
      <w:r w:rsidR="00BB54C5" w:rsidRPr="001C1554">
        <w:rPr>
          <w:rFonts w:ascii="Calibri" w:hAnsi="Calibri" w:cs="Calibri"/>
        </w:rPr>
        <w:t xml:space="preserve"> shaped based on </w:t>
      </w:r>
      <w:r w:rsidR="005E2F1A" w:rsidRPr="001C1554">
        <w:rPr>
          <w:rFonts w:ascii="Calibri" w:hAnsi="Calibri" w:cs="Calibri"/>
        </w:rPr>
        <w:t xml:space="preserve">experience </w:t>
      </w:r>
      <w:sdt>
        <w:sdtPr>
          <w:rPr>
            <w:rFonts w:ascii="Calibri" w:hAnsi="Calibri" w:cs="Calibri"/>
          </w:rPr>
          <w:alias w:val="To edit, see citavi.com/edit"/>
          <w:tag w:val="CitaviPlaceholder#00ce02cd-41ff-461e-916e-864957087203"/>
          <w:id w:val="-1848246983"/>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GI4YmI2LTk4MTAtNGQyNC05NjM2LWIwOTFmMTZjYWI3MSIsIlJhbmdlTGVuZ3RoIjoyMCwiUmVmZXJlbmNlSWQiOiI4NDczZDE5Ny1iNmU3LTRmNTgtODk5Yi0yZDMxM2VlY2Fl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k4ODM4MCIsIlVyaVN0cmluZyI6Imh0dHA6Ly93d3cubmNiaS5ubG0ubmloLmdvdi9wdWJtZWQvMjE5ODgzOD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Tc2OTZlNGItYzAwNC00YzBmLWEwNjctMTUzMWQ1YTU4MGRh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jA0NC04Mjk1LjIwMTEuMDIwNDEueCIsIlVyaVN0cmluZyI6Imh0dHBzOi8vZG9pLm9yZy8xMC4xMTExL2ouMjA0NC04Mjk1LjIwMTEuMDIwNDE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}</w:instrText>
          </w:r>
          <w:r w:rsidR="008005CB" w:rsidRPr="001C1554">
            <w:rPr>
              <w:rFonts w:ascii="Calibri" w:hAnsi="Calibri" w:cs="Calibri"/>
            </w:rPr>
            <w:fldChar w:fldCharType="separate"/>
          </w:r>
          <w:r w:rsidR="008005CB" w:rsidRPr="001C1554">
            <w:rPr>
              <w:rFonts w:ascii="Calibri" w:hAnsi="Calibri" w:cs="Calibri"/>
            </w:rPr>
            <w:t>(Belin et al., 2011)</w:t>
          </w:r>
          <w:r w:rsidR="008005CB" w:rsidRPr="001C1554">
            <w:rPr>
              <w:rFonts w:ascii="Calibri" w:hAnsi="Calibri" w:cs="Calibri"/>
            </w:rPr>
            <w:fldChar w:fldCharType="end"/>
          </w:r>
        </w:sdtContent>
      </w:sdt>
      <w:r w:rsidR="00BB54C5" w:rsidRPr="001C1554">
        <w:rPr>
          <w:rFonts w:ascii="Calibri" w:hAnsi="Calibri" w:cs="Calibri"/>
        </w:rPr>
        <w:t xml:space="preserve">. </w:t>
      </w:r>
      <w:r w:rsidR="002E1266" w:rsidRPr="001C1554">
        <w:rPr>
          <w:rFonts w:ascii="Calibri" w:hAnsi="Calibri" w:cs="Calibri"/>
        </w:rPr>
        <w:t xml:space="preserve">Individuals who were exposed only to human voices so far may find synthetic ones unnatural. For individuals who are highly accustomed to this technology, interacting with synthetic voices could become a fully natural experience. </w:t>
      </w:r>
      <w:r w:rsidR="003E5603" w:rsidRPr="001C1554">
        <w:rPr>
          <w:rFonts w:ascii="Calibri" w:hAnsi="Calibri" w:cs="Calibri"/>
        </w:rPr>
        <w:t>In western, industrialized countries, most children of the next generation will likely grow up in a household with a smart-speaker device and</w:t>
      </w:r>
      <w:r w:rsidR="00847216" w:rsidRPr="001C1554">
        <w:rPr>
          <w:rFonts w:ascii="Calibri" w:hAnsi="Calibri" w:cs="Calibri"/>
        </w:rPr>
        <w:t xml:space="preserve"> will either</w:t>
      </w:r>
      <w:r w:rsidR="003E5603" w:rsidRPr="001C1554">
        <w:rPr>
          <w:rFonts w:ascii="Calibri" w:hAnsi="Calibri" w:cs="Calibri"/>
        </w:rPr>
        <w:t xml:space="preserve"> interact with synthetic voices </w:t>
      </w:r>
      <w:r w:rsidR="00847216" w:rsidRPr="001C1554">
        <w:rPr>
          <w:rFonts w:ascii="Calibri" w:hAnsi="Calibri" w:cs="Calibri"/>
        </w:rPr>
        <w:t>themselves or frequently observe others (i.e. their parents)</w:t>
      </w:r>
      <w:r w:rsidR="00C169E5" w:rsidRPr="001C1554">
        <w:rPr>
          <w:rFonts w:ascii="Calibri" w:hAnsi="Calibri" w:cs="Calibri"/>
        </w:rPr>
        <w:t xml:space="preserve"> in doing so</w:t>
      </w:r>
      <w:r w:rsidR="003E5603" w:rsidRPr="001C1554">
        <w:rPr>
          <w:rFonts w:ascii="Calibri" w:hAnsi="Calibri" w:cs="Calibri"/>
        </w:rPr>
        <w:t>.</w:t>
      </w:r>
      <w:r w:rsidR="00847216" w:rsidRPr="001C1554">
        <w:rPr>
          <w:rFonts w:ascii="Calibri" w:hAnsi="Calibri" w:cs="Calibri"/>
        </w:rPr>
        <w:t xml:space="preserve"> So far, it is not understood how these developments will affect the processing of synthetic (and human) voices. </w:t>
      </w:r>
      <w:r w:rsidR="005E2F1A" w:rsidRPr="001C1554">
        <w:rPr>
          <w:rFonts w:ascii="Calibri" w:hAnsi="Calibri" w:cs="Calibri"/>
        </w:rPr>
        <w:t>Therefore, the</w:t>
      </w:r>
      <w:r w:rsidR="009D1A62" w:rsidRPr="001C1554">
        <w:rPr>
          <w:rFonts w:ascii="Calibri" w:hAnsi="Calibri" w:cs="Calibri"/>
        </w:rPr>
        <w:t xml:space="preserve"> key objective </w:t>
      </w:r>
      <w:r w:rsidR="005E2F1A" w:rsidRPr="001C1554">
        <w:rPr>
          <w:rFonts w:ascii="Calibri" w:hAnsi="Calibri" w:cs="Calibri"/>
        </w:rPr>
        <w:t xml:space="preserve">of the present research proposal </w:t>
      </w:r>
      <w:r w:rsidR="009D1A62" w:rsidRPr="001C1554">
        <w:rPr>
          <w:rFonts w:ascii="Calibri" w:hAnsi="Calibri" w:cs="Calibri"/>
        </w:rPr>
        <w:t>i</w:t>
      </w:r>
      <w:r w:rsidR="005E2F1A" w:rsidRPr="001C1554">
        <w:rPr>
          <w:rFonts w:ascii="Calibri" w:hAnsi="Calibri" w:cs="Calibri"/>
        </w:rPr>
        <w:t>s</w:t>
      </w:r>
      <w:r w:rsidR="009D1A62" w:rsidRPr="001C1554">
        <w:rPr>
          <w:rFonts w:ascii="Calibri" w:hAnsi="Calibri" w:cs="Calibri"/>
        </w:rPr>
        <w:t xml:space="preserve"> to understand how </w:t>
      </w:r>
      <w:r w:rsidR="00847216" w:rsidRPr="001C1554">
        <w:rPr>
          <w:rFonts w:ascii="Calibri" w:hAnsi="Calibri" w:cs="Calibri"/>
          <w:b/>
          <w:bCs/>
        </w:rPr>
        <w:t>experience and exposure to synthetic voices shape the perception and evaluation of unnatural voice features</w:t>
      </w:r>
      <w:r w:rsidR="00847216" w:rsidRPr="001C1554">
        <w:rPr>
          <w:rFonts w:ascii="Calibri" w:hAnsi="Calibri" w:cs="Calibri"/>
        </w:rPr>
        <w:t xml:space="preserve">. </w:t>
      </w:r>
    </w:p>
    <w:p w14:paraId="631E9873" w14:textId="2FBE7906" w:rsidR="003973A0" w:rsidRPr="001C1554" w:rsidRDefault="008005CB" w:rsidP="008005CB">
      <w:pPr>
        <w:pStyle w:val="berschrift2"/>
        <w:numPr>
          <w:ilvl w:val="0"/>
          <w:numId w:val="23"/>
        </w:numPr>
        <w:rPr>
          <w:rFonts w:ascii="Calibri" w:hAnsi="Calibri" w:cs="Calibri"/>
          <w:szCs w:val="28"/>
        </w:rPr>
      </w:pPr>
      <w:r w:rsidRPr="001C1554">
        <w:rPr>
          <w:rFonts w:ascii="Calibri" w:hAnsi="Calibri" w:cs="Calibri"/>
          <w:szCs w:val="28"/>
        </w:rPr>
        <w:t>Theoretical background</w:t>
      </w:r>
      <w:r w:rsidR="004E5021" w:rsidRPr="001C1554">
        <w:rPr>
          <w:rFonts w:ascii="Calibri" w:hAnsi="Calibri" w:cs="Calibri"/>
          <w:szCs w:val="28"/>
        </w:rPr>
        <w:t>: The conceptual framework for voice naturalness</w:t>
      </w:r>
    </w:p>
    <w:p w14:paraId="20CAAE43" w14:textId="6B13EAAE" w:rsidR="00410D3A" w:rsidRPr="001C1554" w:rsidRDefault="004E5021" w:rsidP="00FE17B6">
      <w:pPr>
        <w:ind w:firstLine="360"/>
        <w:rPr>
          <w:rFonts w:ascii="Calibri" w:hAnsi="Calibri" w:cs="Calibri"/>
        </w:rPr>
      </w:pPr>
      <w:r w:rsidRPr="001C1554">
        <w:rPr>
          <w:rFonts w:ascii="Calibri" w:hAnsi="Calibri" w:cs="Calibri"/>
        </w:rPr>
        <w:t xml:space="preserve">Despite its importance, a systematic understanding of voice naturalness </w:t>
      </w:r>
      <w:r w:rsidR="00410D3A" w:rsidRPr="001C1554">
        <w:rPr>
          <w:rFonts w:ascii="Calibri" w:hAnsi="Calibri" w:cs="Calibri"/>
        </w:rPr>
        <w:t xml:space="preserve">is </w:t>
      </w:r>
      <w:r w:rsidRPr="001C1554">
        <w:rPr>
          <w:rFonts w:ascii="Calibri" w:hAnsi="Calibri" w:cs="Calibri"/>
        </w:rPr>
        <w:t xml:space="preserve">elusive, mostly due to conceptual </w:t>
      </w:r>
      <w:proofErr w:type="spellStart"/>
      <w:r w:rsidRPr="001C1554">
        <w:rPr>
          <w:rFonts w:ascii="Calibri" w:hAnsi="Calibri" w:cs="Calibri"/>
        </w:rPr>
        <w:t>underspecification</w:t>
      </w:r>
      <w:proofErr w:type="spellEnd"/>
      <w:r w:rsidRPr="001C1554">
        <w:rPr>
          <w:rFonts w:ascii="Calibri" w:hAnsi="Calibri" w:cs="Calibri"/>
        </w:rPr>
        <w:t xml:space="preserve">. Until recently, there was no consistent framework for the definition of voice naturalness and no substantial efforts to link this </w:t>
      </w:r>
      <w:r w:rsidR="00410D3A" w:rsidRPr="001C1554">
        <w:rPr>
          <w:rFonts w:ascii="Calibri" w:hAnsi="Calibri" w:cs="Calibri"/>
        </w:rPr>
        <w:t>to</w:t>
      </w:r>
      <w:r w:rsidRPr="001C1554">
        <w:rPr>
          <w:rFonts w:ascii="Calibri" w:hAnsi="Calibri" w:cs="Calibri"/>
        </w:rPr>
        <w:t xml:space="preserve"> voice perception</w:t>
      </w:r>
      <w:r w:rsidR="00410D3A" w:rsidRPr="001C1554">
        <w:rPr>
          <w:rFonts w:ascii="Calibri" w:hAnsi="Calibri" w:cs="Calibri"/>
        </w:rPr>
        <w:t xml:space="preserve"> theory</w:t>
      </w:r>
      <w:r w:rsidRPr="001C1554">
        <w:rPr>
          <w:rFonts w:ascii="Calibri" w:hAnsi="Calibri" w:cs="Calibri"/>
        </w:rPr>
        <w:t>.</w:t>
      </w:r>
      <w:r w:rsidR="00201D50" w:rsidRPr="001C1554">
        <w:rPr>
          <w:rFonts w:ascii="Calibri" w:hAnsi="Calibri" w:cs="Calibri"/>
        </w:rPr>
        <w:t xml:space="preserve"> </w:t>
      </w:r>
      <w:r w:rsidR="00410D3A" w:rsidRPr="001C1554">
        <w:rPr>
          <w:rFonts w:ascii="Calibri" w:hAnsi="Calibri" w:cs="Calibri"/>
        </w:rPr>
        <w:t>We</w:t>
      </w:r>
      <w:r w:rsidR="00201D50" w:rsidRPr="001C1554">
        <w:rPr>
          <w:rFonts w:ascii="Calibri" w:hAnsi="Calibri" w:cs="Calibri"/>
        </w:rPr>
        <w:t xml:space="preserve"> addressed this gap in a Review in </w:t>
      </w:r>
      <w:r w:rsidR="00201D50" w:rsidRPr="001C1554">
        <w:rPr>
          <w:rFonts w:ascii="Calibri" w:hAnsi="Calibri" w:cs="Calibri"/>
          <w:i/>
          <w:iCs/>
        </w:rPr>
        <w:t>Trends in Cognitive Sciences</w:t>
      </w:r>
      <w:r w:rsidR="00410D3A" w:rsidRPr="001C1554">
        <w:rPr>
          <w:rFonts w:ascii="Calibri" w:hAnsi="Calibri" w:cs="Calibri"/>
          <w:i/>
          <w:iCs/>
        </w:rPr>
        <w:t xml:space="preserve">, </w:t>
      </w:r>
      <w:r w:rsidR="00410D3A" w:rsidRPr="001C1554">
        <w:rPr>
          <w:rFonts w:ascii="Calibri" w:hAnsi="Calibri" w:cs="Calibri"/>
        </w:rPr>
        <w:t>published</w:t>
      </w:r>
      <w:r w:rsidR="00201D50" w:rsidRPr="001C1554">
        <w:rPr>
          <w:rFonts w:ascii="Calibri" w:hAnsi="Calibri" w:cs="Calibri"/>
        </w:rPr>
        <w:t xml:space="preserve"> in </w:t>
      </w:r>
      <w:r w:rsidR="00006E41" w:rsidRPr="00006E41">
        <w:rPr>
          <w:rFonts w:ascii="Calibri" w:hAnsi="Calibri" w:cs="Calibri"/>
          <w:color w:val="196B24" w:themeColor="accent3"/>
        </w:rPr>
        <w:t>May</w:t>
      </w:r>
      <w:r w:rsidR="00201D50" w:rsidRPr="00006E41">
        <w:rPr>
          <w:rFonts w:ascii="Calibri" w:hAnsi="Calibri" w:cs="Calibri"/>
          <w:color w:val="196B24" w:themeColor="accent3"/>
        </w:rPr>
        <w:t xml:space="preserve"> 2025</w:t>
      </w:r>
      <w:r w:rsidR="00201D50" w:rsidRPr="001C1554">
        <w:rPr>
          <w:rFonts w:ascii="Calibri" w:hAnsi="Calibri" w:cs="Calibri"/>
        </w:rPr>
        <w:t xml:space="preserve"> </w:t>
      </w:r>
      <w:sdt>
        <w:sdtPr>
          <w:rPr>
            <w:rFonts w:ascii="Calibri" w:hAnsi="Calibri" w:cs="Calibri"/>
          </w:rPr>
          <w:alias w:val="To edit, see citavi.com/edit"/>
          <w:tag w:val="CitaviPlaceholder#a6385067-e26a-4e26-a996-64daed575c61"/>
          <w:id w:val="973488751"/>
          <w:placeholder>
            <w:docPart w:val="DefaultPlaceholder_-1854013440"/>
          </w:placeholder>
        </w:sdtPr>
        <w:sdtEndPr/>
        <w:sdtContent>
          <w:r w:rsidR="00201D50" w:rsidRPr="001C1554">
            <w:rPr>
              <w:rFonts w:ascii="Calibri" w:hAnsi="Calibri" w:cs="Calibri"/>
            </w:rPr>
            <w:fldChar w:fldCharType="begin"/>
          </w:r>
          <w:r w:rsidR="00201D50"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jZhNTY4LTQwY2MtNDM1YS1hZGJmLTE4M2NiZDE1MGRjYiIsIlJhbmdlTGVuZ3RoIjoyMywiUmVmZXJlbmNlSWQiOiI4NzJhMGJkNS00YTJkLTQyZjQtODM2MS0zZDNlYjgyZDBmZ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1IiwiQ2l0YXRpb25LZXlVcGRhdGVUeXBlIjowLCJDb2xsYWJvcmF0b3JzIjpbXSwiRG9pIjoiMTAuMTAxNi9qLnRpY3MuMjAyNS4wMS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Y3MuMjAyNS4wMS4wMTAiLCJVcmlTdHJpbmciOiJodHRwczovL2RvaS5vcmcvMTAuMTAxNi9qLnRpY3MuMjAyNS4wMS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}</w:instrText>
          </w:r>
          <w:r w:rsidR="00201D50" w:rsidRPr="001C1554">
            <w:rPr>
              <w:rFonts w:ascii="Calibri" w:hAnsi="Calibri" w:cs="Calibri"/>
            </w:rPr>
            <w:fldChar w:fldCharType="separate"/>
          </w:r>
          <w:r w:rsidR="00201D50" w:rsidRPr="001C1554">
            <w:rPr>
              <w:rFonts w:ascii="Calibri" w:hAnsi="Calibri" w:cs="Calibri"/>
            </w:rPr>
            <w:t>(Nussbaum et al., 2025)</w:t>
          </w:r>
          <w:r w:rsidR="00201D50" w:rsidRPr="001C1554">
            <w:rPr>
              <w:rFonts w:ascii="Calibri" w:hAnsi="Calibri" w:cs="Calibri"/>
            </w:rPr>
            <w:fldChar w:fldCharType="end"/>
          </w:r>
        </w:sdtContent>
      </w:sdt>
      <w:r w:rsidR="00201D50" w:rsidRPr="001C1554">
        <w:rPr>
          <w:rFonts w:ascii="Calibri" w:hAnsi="Calibri" w:cs="Calibri"/>
        </w:rPr>
        <w:t>. It offers the first conceptual framework for voice naturalness</w:t>
      </w:r>
      <w:r w:rsidR="00410D3A" w:rsidRPr="001C1554">
        <w:rPr>
          <w:rFonts w:ascii="Calibri" w:hAnsi="Calibri" w:cs="Calibri"/>
        </w:rPr>
        <w:t xml:space="preserve"> and the necessary starting point for systematic and theory-based empirical efforts. Specifically, we propose</w:t>
      </w:r>
      <w:r w:rsidR="00D86610" w:rsidRPr="001C1554">
        <w:rPr>
          <w:rFonts w:ascii="Calibri" w:hAnsi="Calibri" w:cs="Calibri"/>
        </w:rPr>
        <w:t>d</w:t>
      </w:r>
      <w:r w:rsidR="00410D3A" w:rsidRPr="001C1554">
        <w:rPr>
          <w:rFonts w:ascii="Calibri" w:hAnsi="Calibri" w:cs="Calibri"/>
        </w:rPr>
        <w:t xml:space="preserve"> a taxonomy with two types: deviation-based naturalness and human-likeness-based naturalness (</w:t>
      </w:r>
      <w:r w:rsidR="00410D3A" w:rsidRPr="001C1554">
        <w:rPr>
          <w:rFonts w:ascii="Calibri" w:hAnsi="Calibri" w:cs="Calibri"/>
          <w:b/>
          <w:bCs/>
        </w:rPr>
        <w:t>Fig</w:t>
      </w:r>
      <w:r w:rsidR="008005CB" w:rsidRPr="001C1554">
        <w:rPr>
          <w:rFonts w:ascii="Calibri" w:hAnsi="Calibri" w:cs="Calibri"/>
          <w:b/>
          <w:bCs/>
        </w:rPr>
        <w:t>ure</w:t>
      </w:r>
      <w:r w:rsidR="00410D3A" w:rsidRPr="001C1554">
        <w:rPr>
          <w:rFonts w:ascii="Calibri" w:hAnsi="Calibri" w:cs="Calibri"/>
          <w:b/>
          <w:bCs/>
        </w:rPr>
        <w:t xml:space="preserve"> 1</w:t>
      </w:r>
      <w:r w:rsidR="00410D3A" w:rsidRPr="001C1554">
        <w:rPr>
          <w:rFonts w:ascii="Calibri" w:hAnsi="Calibri" w:cs="Calibri"/>
        </w:rPr>
        <w:t xml:space="preserve">). </w:t>
      </w:r>
    </w:p>
    <w:p w14:paraId="37961CAF" w14:textId="1AD1F586" w:rsidR="00410D3A" w:rsidRPr="001C1554" w:rsidRDefault="00410D3A" w:rsidP="00410D3A">
      <w:pPr>
        <w:pStyle w:val="Beschriftung"/>
        <w:keepNext/>
        <w:rPr>
          <w:rFonts w:ascii="Calibri" w:hAnsi="Calibri" w:cs="Calibri"/>
          <w:b/>
          <w:bCs/>
          <w:i w:val="0"/>
          <w:iCs w:val="0"/>
          <w:color w:val="auto"/>
          <w:sz w:val="24"/>
          <w:szCs w:val="24"/>
        </w:rPr>
      </w:pPr>
      <w:r w:rsidRPr="001C1554">
        <w:rPr>
          <w:rFonts w:ascii="Calibri" w:hAnsi="Calibri" w:cs="Calibri"/>
          <w:b/>
          <w:bCs/>
          <w:i w:val="0"/>
          <w:iCs w:val="0"/>
          <w:color w:val="auto"/>
          <w:sz w:val="24"/>
          <w:szCs w:val="24"/>
        </w:rPr>
        <w:lastRenderedPageBreak/>
        <w:t xml:space="preserve">Figure </w:t>
      </w:r>
      <w:r w:rsidR="00AB67B7" w:rsidRPr="001C1554">
        <w:rPr>
          <w:rFonts w:ascii="Calibri" w:hAnsi="Calibri" w:cs="Calibri"/>
          <w:b/>
          <w:bCs/>
          <w:i w:val="0"/>
          <w:iCs w:val="0"/>
          <w:color w:val="auto"/>
          <w:sz w:val="24"/>
          <w:szCs w:val="24"/>
        </w:rPr>
        <w:fldChar w:fldCharType="begin"/>
      </w:r>
      <w:r w:rsidR="00AB67B7" w:rsidRPr="001C1554">
        <w:rPr>
          <w:rFonts w:ascii="Calibri" w:hAnsi="Calibri" w:cs="Calibri"/>
          <w:b/>
          <w:bCs/>
          <w:i w:val="0"/>
          <w:iCs w:val="0"/>
          <w:color w:val="auto"/>
          <w:sz w:val="24"/>
          <w:szCs w:val="24"/>
        </w:rPr>
        <w:instrText xml:space="preserve"> SEQ Figure \* ARABIC </w:instrText>
      </w:r>
      <w:r w:rsidR="00AB67B7" w:rsidRPr="001C1554">
        <w:rPr>
          <w:rFonts w:ascii="Calibri" w:hAnsi="Calibri" w:cs="Calibri"/>
          <w:b/>
          <w:bCs/>
          <w:i w:val="0"/>
          <w:iCs w:val="0"/>
          <w:color w:val="auto"/>
          <w:sz w:val="24"/>
          <w:szCs w:val="24"/>
        </w:rPr>
        <w:fldChar w:fldCharType="separate"/>
      </w:r>
      <w:r w:rsidR="00337D97">
        <w:rPr>
          <w:rFonts w:ascii="Calibri" w:hAnsi="Calibri" w:cs="Calibri"/>
          <w:b/>
          <w:bCs/>
          <w:i w:val="0"/>
          <w:iCs w:val="0"/>
          <w:noProof/>
          <w:color w:val="auto"/>
          <w:sz w:val="24"/>
          <w:szCs w:val="24"/>
        </w:rPr>
        <w:t>1</w:t>
      </w:r>
      <w:r w:rsidR="00AB67B7" w:rsidRPr="001C1554">
        <w:rPr>
          <w:rFonts w:ascii="Calibri" w:hAnsi="Calibri" w:cs="Calibri"/>
          <w:b/>
          <w:bCs/>
          <w:i w:val="0"/>
          <w:iCs w:val="0"/>
          <w:color w:val="auto"/>
          <w:sz w:val="24"/>
          <w:szCs w:val="24"/>
        </w:rPr>
        <w:fldChar w:fldCharType="end"/>
      </w:r>
    </w:p>
    <w:p w14:paraId="4D641A4B" w14:textId="273AD640" w:rsidR="00410D3A" w:rsidRPr="001C1554" w:rsidRDefault="00410D3A" w:rsidP="00410D3A">
      <w:pPr>
        <w:rPr>
          <w:rFonts w:ascii="Calibri" w:hAnsi="Calibri" w:cs="Calibri"/>
        </w:rPr>
      </w:pPr>
      <w:r w:rsidRPr="001C1554">
        <w:rPr>
          <w:rFonts w:ascii="Calibri" w:hAnsi="Calibri" w:cs="Calibri"/>
        </w:rPr>
        <w:t>A conceptual framework for the definition of voice naturalness</w:t>
      </w:r>
    </w:p>
    <w:p w14:paraId="7BEF4046" w14:textId="2D525E71" w:rsidR="00410D3A" w:rsidRPr="001C1554" w:rsidRDefault="00410D3A" w:rsidP="00201D50">
      <w:pPr>
        <w:rPr>
          <w:rFonts w:ascii="Calibri" w:hAnsi="Calibri" w:cs="Calibri"/>
        </w:rPr>
      </w:pPr>
      <w:r w:rsidRPr="001C1554">
        <w:rPr>
          <w:rFonts w:ascii="Calibri" w:hAnsi="Calibri" w:cs="Calibri"/>
          <w:noProof/>
        </w:rPr>
        <w:drawing>
          <wp:inline distT="0" distB="0" distL="0" distR="0" wp14:anchorId="040BBFAB" wp14:editId="4AAA44DC">
            <wp:extent cx="5753100" cy="1609725"/>
            <wp:effectExtent l="0" t="0" r="0" b="9525"/>
            <wp:docPr id="143775580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3100" cy="1609725"/>
                    </a:xfrm>
                    <a:prstGeom prst="rect">
                      <a:avLst/>
                    </a:prstGeom>
                    <a:noFill/>
                    <a:ln>
                      <a:noFill/>
                    </a:ln>
                  </pic:spPr>
                </pic:pic>
              </a:graphicData>
            </a:graphic>
          </wp:inline>
        </w:drawing>
      </w:r>
    </w:p>
    <w:p w14:paraId="0268CD21" w14:textId="678326FE" w:rsidR="00201D50" w:rsidRPr="001C1554" w:rsidRDefault="00410D3A" w:rsidP="00201D50">
      <w:pPr>
        <w:rPr>
          <w:rFonts w:ascii="Calibri" w:hAnsi="Calibri" w:cs="Calibri"/>
          <w:i/>
          <w:iCs/>
        </w:rPr>
      </w:pPr>
      <w:r w:rsidRPr="001C1554">
        <w:rPr>
          <w:rFonts w:ascii="Calibri" w:hAnsi="Calibri" w:cs="Calibri"/>
          <w:i/>
          <w:iCs/>
        </w:rPr>
        <w:t xml:space="preserve">Reprinted from </w:t>
      </w:r>
      <w:sdt>
        <w:sdtPr>
          <w:rPr>
            <w:rFonts w:ascii="Calibri" w:hAnsi="Calibri" w:cs="Calibri"/>
            <w:i/>
            <w:iCs/>
          </w:rPr>
          <w:alias w:val="To edit, see citavi.com/edit"/>
          <w:tag w:val="CitaviPlaceholder#67502b1c-9381-4b7d-96ec-048a3abe5091"/>
          <w:id w:val="2015026357"/>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RlN2M0MzQ1LTFmMzktNDQ1OS04ZGQ0LWY2MDFkODgzMTkwZSIsIkVudHJpZXMiOlt7IiRpZCI6IjIiLCIkdHlwZSI6IlN3aXNzQWNhZGVtaWMuQ2l0YXZpLkNpdGF0aW9ucy5Xb3JkUGxhY2Vob2xkZXJFbnRyeSwgU3dpc3NBY2FkZW1pYy5DaXRhdmkiLCJJZCI6IjdmOTE2MmJkLWYyYzItNGRmNS05MTViLTllYTBjY2U3ODRiM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MtMDJUMTE6NDc6MTJaIiwiTW9kaWZpZWRCeSI6Inh1anVpZmZobjVzMnRwbTczazVsbG40OHhrMWoxMHA0YmM3c2wybyIsIklkIjoiYzlhZDIyZjktYzRhYy00NTc1LWI2ZjctZTJlNGVkOGM1YmU4IiwiTW9kaWZpZWRPbiI6IjIwMjUtMDMtMDJUMTE6NDc6MTJa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4dWp1aWZmaG41czJ0cG03M2s1bGxuNDh4azFqMTBwNGJjN3NsMm8iLCJDcmVhdGVkT24iOiIyMDI1LTAzLTAyVDExOjQ3OjEyWiIsIk1vZGlmaWVkQnkiOiJ4dWp1aWZmaG41czJ0cG03M2s1bGxuNDh4azFqMTBwNGJjN3NsMm8iLCJJZCI6IjRmODAyNmRjLTlkNDAtNDU2YS1hNGI4LWQ1YTFmNWRjM2JiZiIsIk1vZGlmaWVkT24iOiIyMDI1LTAzLTAyVDExOjQ3OjEyW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eHVqdWlmZmhuNXMydHBtNzNrNWxsbjQ4eGsxajEwcDRiYzdzbDJvIiwiQ3JlYXRlZE9uIjoiMjAyNS0wMy0wMlQxMTo0NzoxMloiLCJNb2RpZmllZEJ5IjoiX0NocmlzIiwiSWQiOiI4NzJhMGJkNS00YTJkLTQyZjQtODM2MS0zZDNlYjgyZDBmZTMiLCJNb2RpZmllZE9uIjoiMjAyNS0wMy0wMlQxMjo0ODowNC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jc1MDJiMWMtOTM4MS00YjdkLTk2ZWMtMDQ4YTNhYmU1MDkxIiwiVGV4dCI6Ik51c3NiYXVtIGV0IGFsLiIsIldBSVZlcnNpb24iOiI2LjExLjAuMCJ9}</w:instrText>
          </w:r>
          <w:r w:rsidRPr="001C1554">
            <w:rPr>
              <w:rFonts w:ascii="Calibri" w:hAnsi="Calibri" w:cs="Calibri"/>
              <w:i/>
              <w:iCs/>
            </w:rPr>
            <w:fldChar w:fldCharType="separate"/>
          </w:r>
          <w:r w:rsidRPr="001C1554">
            <w:rPr>
              <w:rFonts w:ascii="Calibri" w:hAnsi="Calibri" w:cs="Calibri"/>
              <w:i/>
              <w:iCs/>
            </w:rPr>
            <w:t>Nussbaum et al.</w:t>
          </w:r>
          <w:r w:rsidRPr="001C1554">
            <w:rPr>
              <w:rFonts w:ascii="Calibri" w:hAnsi="Calibri" w:cs="Calibri"/>
              <w:i/>
              <w:iCs/>
            </w:rPr>
            <w:fldChar w:fldCharType="end"/>
          </w:r>
        </w:sdtContent>
      </w:sdt>
      <w:r w:rsidRPr="001C1554">
        <w:rPr>
          <w:rFonts w:ascii="Calibri" w:hAnsi="Calibri" w:cs="Calibri"/>
          <w:i/>
          <w:iCs/>
        </w:rPr>
        <w:t xml:space="preserve"> </w:t>
      </w:r>
      <w:sdt>
        <w:sdtPr>
          <w:rPr>
            <w:rFonts w:ascii="Calibri" w:hAnsi="Calibri" w:cs="Calibri"/>
            <w:i/>
            <w:iCs/>
          </w:rPr>
          <w:alias w:val="To edit, see citavi.com/edit"/>
          <w:tag w:val="CitaviPlaceholder#4e7c4345-1f39-4459-8dd4-f601d883190e"/>
          <w:id w:val="1009642915"/>
          <w:placeholder>
            <w:docPart w:val="DefaultPlaceholder_-1854013440"/>
          </w:placeholder>
        </w:sdtPr>
        <w:sdtEndPr/>
        <w:sdtContent>
          <w:r w:rsidRPr="001C1554">
            <w:rPr>
              <w:rFonts w:ascii="Calibri" w:hAnsi="Calibri" w:cs="Calibri"/>
              <w:i/>
              <w:iCs/>
            </w:rPr>
            <w:fldChar w:fldCharType="begin"/>
          </w:r>
          <w:r w:rsidRPr="001C1554">
            <w:rPr>
              <w:rFonts w:ascii="Calibri" w:hAnsi="Calibri" w:cs="Calibri"/>
              <w:i/>
              <w:iCs/>
            </w:rPr>
            <w:instrText>ADDIN CitaviPlaceholder{eyIkaWQiOiIxIiwiJHR5cGUiOiJTd2lzc0FjYWRlbWljLkNpdGF2aS5DaXRhdGlvbnMuV29yZFBsYWNlaG9sZGVyLCBTd2lzc0FjYWRlbWljLkNpdGF2aSIsIkFzc29jaWF0ZVdpdGhQbGFjZWhvbGRlclRhZyI6IkNpdGF2aVBsYWNlaG9sZGVyIzY3NTAyYjFjLTkzODEtNGI3ZC05NmVjLTA0OGEzYWJlNTA5MSIsIkVudHJpZXMiOlt7IiRpZCI6IjIiLCIkdHlwZSI6IlN3aXNzQWNhZGVtaWMuQ2l0YXZpLkNpdGF0aW9ucy5Xb3JkUGxhY2Vob2xkZXJFbnRyeSwgU3dpc3NBY2FkZW1pYy5DaXRhdmkiLCJJZCI6IjJlODQ1ZWY5LThmOTEtNDVhMC1iNWI4LWM2ZWM1NzQ0ZTQwZi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xOjQ3OjEyWiIsIk1vZGlmaWVkQnkiOiJ4dWp1aWZmaG41czJ0cG03M2s1bGxuNDh4azFqMTBwNGJjN3NsMm8iLCJJZCI6ImM5YWQyMmY5LWM0YWMtNDU3NS1iNmY3LWUyZTRlZDhjNWJlOCIsIk1vZGlmaWVkT24iOiIyMDI1LTAzLTAyVDExOjQ3OjEyW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eHVqdWlmZmhuNXMydHBtNzNrNWxsbjQ4eGsxajEwcDRiYzdzbDJvIiwiQ3JlYXRlZE9uIjoiMjAyNS0wMy0wMlQxMTo0NzoxMloiLCJNb2RpZmllZEJ5IjoieHVqdWlmZmhuNXMydHBtNzNrNWxsbjQ4eGsxajEwcDRiYzdzbDJvIiwiSWQiOiI0ZjgwMjZkYy05ZDQwLTQ1NmEtYTRiOC1kNWExZjVkYzNiYmYiLCJNb2RpZmllZE9uIjoiMjAyNS0wMy0wMlQxMTo0NzoxMlo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nh1anVpZmZobjVzMnRwbTczazVsbG40OHhrMWoxMHA0YmM3c2wybyIsIkNyZWF0ZWRPbiI6IjIwMjUtMDMtMDJUMTE6NDc6MTJaIiwiTW9kaWZpZWRCeSI6Il9DaHJpcyIsIklkIjoiODcyYTBiZDUtNGEyZC00MmY0LTgzNjEtM2QzZWI4MmQwZmUzIiwiTW9kaWZpZWRPbiI6IjIwMjUtMDMtMDJUMTI6NDg6MDQ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0ZTdjNDM0NS0xZjM5LTQ0NTktOGRkNC1mNjAxZDg4MzE5MGUiLCJUZXh0IjoiKDIwMjUpIiwiV0FJVmVyc2lvbiI6IjYuMTEuMC4wIn0=}</w:instrText>
          </w:r>
          <w:r w:rsidRPr="001C1554">
            <w:rPr>
              <w:rFonts w:ascii="Calibri" w:hAnsi="Calibri" w:cs="Calibri"/>
              <w:i/>
              <w:iCs/>
            </w:rPr>
            <w:fldChar w:fldCharType="separate"/>
          </w:r>
          <w:r w:rsidRPr="001C1554">
            <w:rPr>
              <w:rFonts w:ascii="Calibri" w:hAnsi="Calibri" w:cs="Calibri"/>
              <w:i/>
              <w:iCs/>
            </w:rPr>
            <w:t>(2025)</w:t>
          </w:r>
          <w:r w:rsidRPr="001C1554">
            <w:rPr>
              <w:rFonts w:ascii="Calibri" w:hAnsi="Calibri" w:cs="Calibri"/>
              <w:i/>
              <w:iCs/>
            </w:rPr>
            <w:fldChar w:fldCharType="end"/>
          </w:r>
        </w:sdtContent>
      </w:sdt>
      <w:r w:rsidRPr="001C1554">
        <w:rPr>
          <w:rFonts w:ascii="Calibri" w:hAnsi="Calibri" w:cs="Calibri"/>
          <w:i/>
          <w:iCs/>
        </w:rPr>
        <w:t xml:space="preserve">. </w:t>
      </w:r>
    </w:p>
    <w:p w14:paraId="79985BE9" w14:textId="29CC1280" w:rsidR="004E5021" w:rsidRPr="001C1554" w:rsidRDefault="00410D3A" w:rsidP="00FE17B6">
      <w:pPr>
        <w:ind w:firstLine="720"/>
        <w:rPr>
          <w:rFonts w:ascii="Calibri" w:hAnsi="Calibri" w:cs="Calibri"/>
        </w:rPr>
      </w:pPr>
      <w:r w:rsidRPr="001C1554">
        <w:rPr>
          <w:rFonts w:ascii="Calibri" w:hAnsi="Calibri" w:cs="Calibri"/>
        </w:rPr>
        <w:t xml:space="preserve">In </w:t>
      </w:r>
      <w:r w:rsidRPr="001C1554">
        <w:rPr>
          <w:rFonts w:ascii="Calibri" w:hAnsi="Calibri" w:cs="Calibri"/>
          <w:b/>
          <w:bCs/>
        </w:rPr>
        <w:t>deviation-based naturalness</w:t>
      </w:r>
      <w:r w:rsidRPr="001C1554">
        <w:rPr>
          <w:rFonts w:ascii="Calibri" w:hAnsi="Calibri" w:cs="Calibri"/>
        </w:rPr>
        <w:t xml:space="preserve">, naturalness is defined as the deviation from a reference that represents maximum naturalness. The reference frame is commonly represented by the </w:t>
      </w:r>
      <w:r w:rsidR="002228CA" w:rsidRPr="001C1554">
        <w:rPr>
          <w:rFonts w:ascii="Calibri" w:hAnsi="Calibri" w:cs="Calibri"/>
        </w:rPr>
        <w:t xml:space="preserve">human </w:t>
      </w:r>
      <w:r w:rsidRPr="001C1554">
        <w:rPr>
          <w:rFonts w:ascii="Calibri" w:hAnsi="Calibri" w:cs="Calibri"/>
        </w:rPr>
        <w:t>voice production system</w:t>
      </w:r>
      <w:r w:rsidR="002228CA" w:rsidRPr="001C1554">
        <w:rPr>
          <w:rFonts w:ascii="Calibri" w:hAnsi="Calibri" w:cs="Calibri"/>
        </w:rPr>
        <w:t xml:space="preserve">. This can either be provided through an explicit target voice (i.e. comparison or baseline stimulus), or listeners are instructed to rely on an implicit prototype based on their experience and expectations. </w:t>
      </w:r>
      <w:r w:rsidR="002228CA" w:rsidRPr="001C1554">
        <w:rPr>
          <w:rFonts w:ascii="Calibri" w:hAnsi="Calibri" w:cs="Calibri"/>
          <w:b/>
          <w:bCs/>
        </w:rPr>
        <w:t>Human-likeness-based naturalness</w:t>
      </w:r>
      <w:r w:rsidR="002228CA" w:rsidRPr="001C1554">
        <w:rPr>
          <w:rFonts w:ascii="Calibri" w:hAnsi="Calibri" w:cs="Calibri"/>
        </w:rPr>
        <w:t xml:space="preserve"> defines naturalness by its resemblance to a real human voice</w:t>
      </w:r>
      <w:r w:rsidR="008E7DC6" w:rsidRPr="001C1554">
        <w:rPr>
          <w:rFonts w:ascii="Calibri" w:hAnsi="Calibri" w:cs="Calibri"/>
        </w:rPr>
        <w:t xml:space="preserve"> and is particularly well-suited for research on synthetic voices</w:t>
      </w:r>
      <w:r w:rsidR="002228CA" w:rsidRPr="001C1554">
        <w:rPr>
          <w:rFonts w:ascii="Calibri" w:hAnsi="Calibri" w:cs="Calibri"/>
        </w:rPr>
        <w:t>.</w:t>
      </w:r>
      <w:r w:rsidR="008E7DC6" w:rsidRPr="001C1554">
        <w:rPr>
          <w:rFonts w:ascii="Calibri" w:hAnsi="Calibri" w:cs="Calibri"/>
        </w:rPr>
        <w:t xml:space="preserve"> </w:t>
      </w:r>
      <w:r w:rsidR="002228CA" w:rsidRPr="001C1554">
        <w:rPr>
          <w:rFonts w:ascii="Calibri" w:hAnsi="Calibri" w:cs="Calibri"/>
        </w:rPr>
        <w:t>Critically, this definition requires the assumption of a non-human voice space</w:t>
      </w:r>
      <w:r w:rsidR="00334FFD" w:rsidRPr="001C1554">
        <w:rPr>
          <w:rFonts w:ascii="Calibri" w:hAnsi="Calibri" w:cs="Calibri"/>
        </w:rPr>
        <w:t xml:space="preserve">, </w:t>
      </w:r>
      <w:r w:rsidR="002228CA" w:rsidRPr="001C1554">
        <w:rPr>
          <w:rFonts w:ascii="Calibri" w:hAnsi="Calibri" w:cs="Calibri"/>
        </w:rPr>
        <w:t>which is no</w:t>
      </w:r>
      <w:r w:rsidR="00334FFD" w:rsidRPr="001C1554">
        <w:rPr>
          <w:rFonts w:ascii="Calibri" w:hAnsi="Calibri" w:cs="Calibri"/>
        </w:rPr>
        <w:t>t</w:t>
      </w:r>
      <w:r w:rsidR="002228CA" w:rsidRPr="001C1554">
        <w:rPr>
          <w:rFonts w:ascii="Calibri" w:hAnsi="Calibri" w:cs="Calibri"/>
        </w:rPr>
        <w:t xml:space="preserve"> necessary for the deviation-based measure. </w:t>
      </w:r>
      <w:r w:rsidR="008E7DC6" w:rsidRPr="001C1554">
        <w:rPr>
          <w:rFonts w:ascii="Calibri" w:hAnsi="Calibri" w:cs="Calibri"/>
        </w:rPr>
        <w:t xml:space="preserve">However, both have in common that voice samples are assessed against a </w:t>
      </w:r>
      <w:r w:rsidR="008E7DC6" w:rsidRPr="001C1554">
        <w:rPr>
          <w:rFonts w:ascii="Calibri" w:hAnsi="Calibri" w:cs="Calibri"/>
          <w:b/>
          <w:bCs/>
        </w:rPr>
        <w:t>reference</w:t>
      </w:r>
      <w:r w:rsidR="001F2B7C" w:rsidRPr="001C1554">
        <w:rPr>
          <w:rFonts w:ascii="Calibri" w:hAnsi="Calibri" w:cs="Calibri"/>
          <w:b/>
          <w:bCs/>
        </w:rPr>
        <w:t xml:space="preserve"> for</w:t>
      </w:r>
      <w:r w:rsidR="008E7DC6" w:rsidRPr="001C1554">
        <w:rPr>
          <w:rFonts w:ascii="Calibri" w:hAnsi="Calibri" w:cs="Calibri"/>
          <w:b/>
          <w:bCs/>
        </w:rPr>
        <w:t xml:space="preserve"> voice naturalness</w:t>
      </w:r>
      <w:r w:rsidR="008E7DC6" w:rsidRPr="001C1554">
        <w:rPr>
          <w:rFonts w:ascii="Calibri" w:hAnsi="Calibri" w:cs="Calibri"/>
        </w:rPr>
        <w:t>.</w:t>
      </w:r>
      <w:r w:rsidR="008005CB" w:rsidRPr="001C1554">
        <w:rPr>
          <w:rFonts w:ascii="Calibri" w:hAnsi="Calibri" w:cs="Calibri"/>
        </w:rPr>
        <w:t xml:space="preserve"> For a more detailed</w:t>
      </w:r>
      <w:r w:rsidR="008E7DC6" w:rsidRPr="001C1554">
        <w:rPr>
          <w:rFonts w:ascii="Calibri" w:hAnsi="Calibri" w:cs="Calibri"/>
        </w:rPr>
        <w:t xml:space="preserve"> </w:t>
      </w:r>
      <w:r w:rsidR="008005CB" w:rsidRPr="001C1554">
        <w:rPr>
          <w:rFonts w:ascii="Calibri" w:hAnsi="Calibri" w:cs="Calibri"/>
        </w:rPr>
        <w:t xml:space="preserve">elaboration, please refer to </w:t>
      </w:r>
      <w:sdt>
        <w:sdtPr>
          <w:rPr>
            <w:rFonts w:ascii="Calibri" w:hAnsi="Calibri" w:cs="Calibri"/>
          </w:rPr>
          <w:alias w:val="To edit, see citavi.com/edit"/>
          <w:tag w:val="CitaviPlaceholder#7cddf3a0-d0db-4730-830d-37b403397aa5"/>
          <w:id w:val="-18313954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NGE2ZTNmLWY1N2QtNGUxYi05MTQ5LTllNDljNjhmYzAwMiIsIkVudHJpZXMiOlt7IiRpZCI6IjIiLCIkdHlwZSI6IlN3aXNzQWNhZGVtaWMuQ2l0YXZpLkNpdGF0aW9ucy5Xb3JkUGxhY2Vob2xkZXJFbnRyeSwgU3dpc3NBY2FkZW1pYy5DaXRhdmkiLCJJZCI6IjJmYWYxMzQ0LTAyZmYtNDM1NS1iYmRmLTBiNzRjNjdhYjk5ZSIsIlJhbmdlTGVuZ3RoIjoxNSwiUmVmZXJlbmNlSWQiOiI4NzJhMGJkNS00YTJkLTQyZjQtODM2MS0zZDNlYjgyZDBmZ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SIsIkNpdGF0aW9uS2V5VXBkYXRlVHlwZSI6MCwiQ29sbGFib3JhdG9ycyI6W10sIkRvaSI6IjEwLjEwMTYvai50aWNzLjIwMjUuMDEuMDE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0aWNzLjIwMjUuMDEuMDEwIiwiVXJpU3RyaW5nIjoiaHR0cHM6Ly9kb2kub3JnLzEwLjEwMTYvai50aWNzLjIwMjUuMDEuMDE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}</w:instrText>
          </w:r>
          <w:r w:rsidR="008005CB" w:rsidRPr="001C1554">
            <w:rPr>
              <w:rFonts w:ascii="Calibri" w:hAnsi="Calibri" w:cs="Calibri"/>
            </w:rPr>
            <w:fldChar w:fldCharType="separate"/>
          </w:r>
          <w:r w:rsidR="008005CB" w:rsidRPr="001C1554">
            <w:rPr>
              <w:rFonts w:ascii="Calibri" w:hAnsi="Calibri" w:cs="Calibri"/>
            </w:rPr>
            <w:t>Nussbaum et al.</w:t>
          </w:r>
          <w:r w:rsidR="008005CB" w:rsidRPr="001C1554">
            <w:rPr>
              <w:rFonts w:ascii="Calibri" w:hAnsi="Calibri" w:cs="Calibri"/>
            </w:rPr>
            <w:fldChar w:fldCharType="end"/>
          </w:r>
        </w:sdtContent>
      </w:sdt>
      <w:r w:rsidR="008005CB" w:rsidRPr="001C1554">
        <w:rPr>
          <w:rFonts w:ascii="Calibri" w:hAnsi="Calibri" w:cs="Calibri"/>
        </w:rPr>
        <w:t xml:space="preserve"> </w:t>
      </w:r>
      <w:sdt>
        <w:sdtPr>
          <w:rPr>
            <w:rFonts w:ascii="Calibri" w:hAnsi="Calibri" w:cs="Calibri"/>
          </w:rPr>
          <w:alias w:val="To edit, see citavi.com/edit"/>
          <w:tag w:val="CitaviPlaceholder#7c4a6e3f-f57d-4e1b-9149-9e49c68fc002"/>
          <w:id w:val="-1149442301"/>
          <w:placeholder>
            <w:docPart w:val="DefaultPlaceholder_-1854013440"/>
          </w:placeholder>
        </w:sdtPr>
        <w:sdtEndPr/>
        <w:sdtContent>
          <w:r w:rsidR="008005CB" w:rsidRPr="001C1554">
            <w:rPr>
              <w:rFonts w:ascii="Calibri" w:hAnsi="Calibri" w:cs="Calibri"/>
            </w:rPr>
            <w:fldChar w:fldCharType="begin"/>
          </w:r>
          <w:r w:rsidR="008005CB" w:rsidRPr="001C1554">
            <w:rPr>
              <w:rFonts w:ascii="Calibri" w:hAnsi="Calibri" w:cs="Calibri"/>
            </w:rPr>
            <w:instrText>ADDIN CitaviPlaceholder{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UiLCJDaXRhdGlvbktleVVwZGF0ZVR5cGUiOjAsIkNvbGxhYm9yYXRvcnMiOltdLCJEb2kiOiIxMC4xMDE2L2oudGljcy4yMDI1LjAxLjAx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Gljcy4yMDI1LjAxLjAxMCIsIlVyaVN0cmluZyI6Imh0dHBzOi8vZG9pLm9yZy8xMC4xMDE2L2oudGljcy4yMDI1LjAxLjA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yNSkifV19LCJUYWciOiJDaXRhdmlQbGFjZWhvbGRlciM3YzRhNmUzZi1mNTdkLTRlMWItOTE0OS05ZTQ5YzY4ZmMwMDIiLCJUZXh0IjoiKDIwMjUpIiwiV0FJVmVyc2lvbiI6IjYuMTEuMC4wIn0=}</w:instrText>
          </w:r>
          <w:r w:rsidR="008005CB" w:rsidRPr="001C1554">
            <w:rPr>
              <w:rFonts w:ascii="Calibri" w:hAnsi="Calibri" w:cs="Calibri"/>
            </w:rPr>
            <w:fldChar w:fldCharType="separate"/>
          </w:r>
          <w:r w:rsidR="008005CB" w:rsidRPr="001C1554">
            <w:rPr>
              <w:rFonts w:ascii="Calibri" w:hAnsi="Calibri" w:cs="Calibri"/>
            </w:rPr>
            <w:t>(2025)</w:t>
          </w:r>
          <w:r w:rsidR="008005CB" w:rsidRPr="001C1554">
            <w:rPr>
              <w:rFonts w:ascii="Calibri" w:hAnsi="Calibri" w:cs="Calibri"/>
            </w:rPr>
            <w:fldChar w:fldCharType="end"/>
          </w:r>
        </w:sdtContent>
      </w:sdt>
      <w:r w:rsidR="008005CB" w:rsidRPr="001C1554">
        <w:rPr>
          <w:rFonts w:ascii="Calibri" w:hAnsi="Calibri" w:cs="Calibri"/>
        </w:rPr>
        <w:t>.</w:t>
      </w:r>
    </w:p>
    <w:p w14:paraId="38817A9D" w14:textId="5EBC182B" w:rsidR="00537F88" w:rsidRPr="001C1554" w:rsidRDefault="008E7DC6" w:rsidP="00FE17B6">
      <w:pPr>
        <w:ind w:firstLine="360"/>
        <w:rPr>
          <w:rFonts w:ascii="Calibri" w:hAnsi="Calibri" w:cs="Calibri"/>
        </w:rPr>
      </w:pPr>
      <w:r w:rsidRPr="001C1554">
        <w:rPr>
          <w:rFonts w:ascii="Calibri" w:hAnsi="Calibri" w:cs="Calibri"/>
        </w:rPr>
        <w:t>Th</w:t>
      </w:r>
      <w:r w:rsidR="001F2B7C" w:rsidRPr="001C1554">
        <w:rPr>
          <w:rFonts w:ascii="Calibri" w:hAnsi="Calibri" w:cs="Calibri"/>
        </w:rPr>
        <w:t>e</w:t>
      </w:r>
      <w:r w:rsidRPr="001C1554">
        <w:rPr>
          <w:rFonts w:ascii="Calibri" w:hAnsi="Calibri" w:cs="Calibri"/>
        </w:rPr>
        <w:t xml:space="preserve"> </w:t>
      </w:r>
      <w:r w:rsidR="001F2B7C" w:rsidRPr="001C1554">
        <w:rPr>
          <w:rFonts w:ascii="Calibri" w:hAnsi="Calibri" w:cs="Calibri"/>
        </w:rPr>
        <w:t>present project targets th</w:t>
      </w:r>
      <w:r w:rsidR="008005CB" w:rsidRPr="001C1554">
        <w:rPr>
          <w:rFonts w:ascii="Calibri" w:hAnsi="Calibri" w:cs="Calibri"/>
        </w:rPr>
        <w:t>e</w:t>
      </w:r>
      <w:r w:rsidR="001F2B7C" w:rsidRPr="001C1554">
        <w:rPr>
          <w:rFonts w:ascii="Calibri" w:hAnsi="Calibri" w:cs="Calibri"/>
        </w:rPr>
        <w:t xml:space="preserve"> </w:t>
      </w:r>
      <w:r w:rsidR="001F2B7C" w:rsidRPr="00006E41">
        <w:rPr>
          <w:rFonts w:ascii="Calibri" w:hAnsi="Calibri" w:cs="Calibri"/>
          <w:b/>
          <w:bCs/>
        </w:rPr>
        <w:t>reference</w:t>
      </w:r>
      <w:r w:rsidR="008005CB" w:rsidRPr="00006E41">
        <w:rPr>
          <w:rFonts w:ascii="Calibri" w:hAnsi="Calibri" w:cs="Calibri"/>
          <w:b/>
          <w:bCs/>
        </w:rPr>
        <w:t xml:space="preserve"> </w:t>
      </w:r>
      <w:r w:rsidR="00EF5CCF" w:rsidRPr="00006E41">
        <w:rPr>
          <w:rFonts w:ascii="Calibri" w:hAnsi="Calibri" w:cs="Calibri"/>
          <w:b/>
          <w:bCs/>
        </w:rPr>
        <w:t>frame</w:t>
      </w:r>
      <w:r w:rsidR="001F2B7C" w:rsidRPr="001C1554">
        <w:rPr>
          <w:rFonts w:ascii="Calibri" w:hAnsi="Calibri" w:cs="Calibri"/>
        </w:rPr>
        <w:t xml:space="preserve">. </w:t>
      </w:r>
      <w:r w:rsidR="00EF5CCF" w:rsidRPr="001C1554">
        <w:rPr>
          <w:rFonts w:ascii="Calibri" w:hAnsi="Calibri" w:cs="Calibri"/>
        </w:rPr>
        <w:t>The individual inner reference for ‘what sounds natural’ is presumably shaped through our learning history and may be shifted (towards synthetic voices) or broadened (i.e. a larger range of vocal features are accepted as natural) upon contact with synthetic voices.</w:t>
      </w:r>
      <w:r w:rsidR="00537F88" w:rsidRPr="001C1554">
        <w:rPr>
          <w:rFonts w:ascii="Calibri" w:hAnsi="Calibri" w:cs="Calibri"/>
        </w:rPr>
        <w:t xml:space="preserve"> </w:t>
      </w:r>
      <w:r w:rsidR="00EF5CCF" w:rsidRPr="001C1554">
        <w:rPr>
          <w:rFonts w:ascii="Calibri" w:hAnsi="Calibri" w:cs="Calibri"/>
        </w:rPr>
        <w:t xml:space="preserve">Consequently, synthetic voice features may be perceived as less deviating and hence more natural. Additionally, individual differences in the amount of experience with synthetic voices could reveal an empirical distinction between the two types of naturalness: a person who rarely heard synthetic voices before would likely rate them both as deviating from their natural norm as well </w:t>
      </w:r>
      <w:r w:rsidR="003B0579" w:rsidRPr="001C1554">
        <w:rPr>
          <w:rFonts w:ascii="Calibri" w:hAnsi="Calibri" w:cs="Calibri"/>
        </w:rPr>
        <w:t xml:space="preserve">as </w:t>
      </w:r>
      <w:r w:rsidR="00EF5CCF" w:rsidRPr="001C1554">
        <w:rPr>
          <w:rFonts w:ascii="Calibri" w:hAnsi="Calibri" w:cs="Calibri"/>
        </w:rPr>
        <w:t>very non-human-like. Conversely, someone who is used to synthetic voices would rate them as less deviating/rare but may still perceive them as clearly non-human</w:t>
      </w:r>
      <w:r w:rsidR="00A937AC" w:rsidRPr="001C1554">
        <w:rPr>
          <w:rFonts w:ascii="Calibri" w:hAnsi="Calibri" w:cs="Calibri"/>
        </w:rPr>
        <w:t xml:space="preserve">.  </w:t>
      </w:r>
    </w:p>
    <w:p w14:paraId="349144CA" w14:textId="11983398" w:rsidR="00A937AC" w:rsidRPr="001C1554" w:rsidRDefault="00A937AC" w:rsidP="008005CB">
      <w:pPr>
        <w:pStyle w:val="berschrift2"/>
        <w:numPr>
          <w:ilvl w:val="0"/>
          <w:numId w:val="23"/>
        </w:numPr>
        <w:rPr>
          <w:rFonts w:ascii="Calibri" w:hAnsi="Calibri" w:cs="Calibri"/>
        </w:rPr>
      </w:pPr>
      <w:r w:rsidRPr="001C1554">
        <w:rPr>
          <w:rFonts w:ascii="Calibri" w:hAnsi="Calibri" w:cs="Calibri"/>
        </w:rPr>
        <w:t>Planned empirical project</w:t>
      </w:r>
    </w:p>
    <w:p w14:paraId="7CAF0A61" w14:textId="2202EA37" w:rsidR="008B0E42" w:rsidRPr="00680F1A" w:rsidRDefault="005714AA" w:rsidP="00680F1A">
      <w:pPr>
        <w:ind w:firstLine="360"/>
        <w:rPr>
          <w:rFonts w:ascii="Calibri" w:hAnsi="Calibri" w:cs="Calibri"/>
          <w:color w:val="196B24" w:themeColor="accent3"/>
        </w:rPr>
      </w:pPr>
      <w:r w:rsidRPr="001C1554">
        <w:rPr>
          <w:rFonts w:ascii="Calibri" w:hAnsi="Calibri" w:cs="Calibri"/>
        </w:rPr>
        <w:t xml:space="preserve">In the present research project, the focus lies on the </w:t>
      </w:r>
      <w:r w:rsidR="008B0E42" w:rsidRPr="001C1554">
        <w:rPr>
          <w:rFonts w:ascii="Calibri" w:hAnsi="Calibri" w:cs="Calibri"/>
        </w:rPr>
        <w:t>variability of synthetic voice perception</w:t>
      </w:r>
      <w:r w:rsidRPr="001C1554">
        <w:rPr>
          <w:rFonts w:ascii="Calibri" w:hAnsi="Calibri" w:cs="Calibri"/>
        </w:rPr>
        <w:t xml:space="preserve">. </w:t>
      </w:r>
      <w:r w:rsidRPr="00680F1A">
        <w:rPr>
          <w:rFonts w:ascii="Calibri" w:hAnsi="Calibri" w:cs="Calibri"/>
          <w:color w:val="196B24" w:themeColor="accent3"/>
        </w:rPr>
        <w:t xml:space="preserve">I plan to address this </w:t>
      </w:r>
      <w:r w:rsidR="00EF5CCF" w:rsidRPr="00680F1A">
        <w:rPr>
          <w:rFonts w:ascii="Calibri" w:hAnsi="Calibri" w:cs="Calibri"/>
          <w:color w:val="196B24" w:themeColor="accent3"/>
        </w:rPr>
        <w:t>topic</w:t>
      </w:r>
      <w:r w:rsidRPr="00680F1A">
        <w:rPr>
          <w:rFonts w:ascii="Calibri" w:hAnsi="Calibri" w:cs="Calibri"/>
          <w:color w:val="196B24" w:themeColor="accent3"/>
        </w:rPr>
        <w:t xml:space="preserve"> from </w:t>
      </w:r>
      <w:r w:rsidR="00006E41" w:rsidRPr="00680F1A">
        <w:rPr>
          <w:rFonts w:ascii="Calibri" w:hAnsi="Calibri" w:cs="Calibri"/>
          <w:color w:val="196B24" w:themeColor="accent3"/>
        </w:rPr>
        <w:t>three</w:t>
      </w:r>
      <w:r w:rsidRPr="00680F1A">
        <w:rPr>
          <w:rFonts w:ascii="Calibri" w:hAnsi="Calibri" w:cs="Calibri"/>
          <w:color w:val="196B24" w:themeColor="accent3"/>
        </w:rPr>
        <w:t xml:space="preserve"> angles: </w:t>
      </w:r>
      <w:r w:rsidRPr="00680F1A">
        <w:rPr>
          <w:rFonts w:ascii="Calibri" w:hAnsi="Calibri" w:cs="Calibri"/>
          <w:b/>
          <w:bCs/>
          <w:color w:val="196B24" w:themeColor="accent3"/>
        </w:rPr>
        <w:t>Study 1</w:t>
      </w:r>
      <w:r w:rsidR="00EB15B3" w:rsidRPr="00680F1A">
        <w:rPr>
          <w:rFonts w:ascii="Calibri" w:hAnsi="Calibri" w:cs="Calibri"/>
          <w:color w:val="196B24" w:themeColor="accent3"/>
        </w:rPr>
        <w:t xml:space="preserve"> will </w:t>
      </w:r>
      <w:r w:rsidR="00EF5CCF" w:rsidRPr="00680F1A">
        <w:rPr>
          <w:rFonts w:ascii="Calibri" w:hAnsi="Calibri" w:cs="Calibri"/>
          <w:color w:val="196B24" w:themeColor="accent3"/>
        </w:rPr>
        <w:t>focus on</w:t>
      </w:r>
      <w:r w:rsidRPr="00680F1A">
        <w:rPr>
          <w:rFonts w:ascii="Calibri" w:hAnsi="Calibri" w:cs="Calibri"/>
          <w:color w:val="196B24" w:themeColor="accent3"/>
        </w:rPr>
        <w:t xml:space="preserve"> long-term effects </w:t>
      </w:r>
      <w:r w:rsidR="00EB15B3" w:rsidRPr="00680F1A">
        <w:rPr>
          <w:rFonts w:ascii="Calibri" w:hAnsi="Calibri" w:cs="Calibri"/>
          <w:color w:val="196B24" w:themeColor="accent3"/>
        </w:rPr>
        <w:t>by exploring individual differences in</w:t>
      </w:r>
      <w:r w:rsidRPr="00680F1A">
        <w:rPr>
          <w:rFonts w:ascii="Calibri" w:hAnsi="Calibri" w:cs="Calibri"/>
          <w:color w:val="196B24" w:themeColor="accent3"/>
        </w:rPr>
        <w:t xml:space="preserve"> experience </w:t>
      </w:r>
      <w:r w:rsidR="00EB15B3" w:rsidRPr="00680F1A">
        <w:rPr>
          <w:rFonts w:ascii="Calibri" w:hAnsi="Calibri" w:cs="Calibri"/>
          <w:color w:val="196B24" w:themeColor="accent3"/>
        </w:rPr>
        <w:t xml:space="preserve">with synthetic voices. </w:t>
      </w:r>
      <w:r w:rsidR="00EB15B3" w:rsidRPr="00680F1A">
        <w:rPr>
          <w:rFonts w:ascii="Calibri" w:hAnsi="Calibri" w:cs="Calibri"/>
          <w:b/>
          <w:bCs/>
          <w:color w:val="196B24" w:themeColor="accent3"/>
        </w:rPr>
        <w:t>Study 2</w:t>
      </w:r>
      <w:r w:rsidR="00EB15B3" w:rsidRPr="00680F1A">
        <w:rPr>
          <w:rFonts w:ascii="Calibri" w:hAnsi="Calibri" w:cs="Calibri"/>
          <w:color w:val="196B24" w:themeColor="accent3"/>
        </w:rPr>
        <w:t xml:space="preserve"> will test whether synthetic voice perception is amenable to short-term perceptual </w:t>
      </w:r>
      <w:r w:rsidR="008B0E42" w:rsidRPr="00680F1A">
        <w:rPr>
          <w:rFonts w:ascii="Calibri" w:hAnsi="Calibri" w:cs="Calibri"/>
          <w:color w:val="196B24" w:themeColor="accent3"/>
        </w:rPr>
        <w:t>manipulation</w:t>
      </w:r>
      <w:r w:rsidR="00EB15B3" w:rsidRPr="00680F1A">
        <w:rPr>
          <w:rFonts w:ascii="Calibri" w:hAnsi="Calibri" w:cs="Calibri"/>
          <w:color w:val="196B24" w:themeColor="accent3"/>
        </w:rPr>
        <w:t xml:space="preserve">. </w:t>
      </w:r>
      <w:r w:rsidR="00006E41" w:rsidRPr="00680F1A">
        <w:rPr>
          <w:rFonts w:ascii="Calibri" w:hAnsi="Calibri" w:cs="Calibri"/>
          <w:color w:val="196B24" w:themeColor="accent3"/>
        </w:rPr>
        <w:t xml:space="preserve">Finally, </w:t>
      </w:r>
      <w:r w:rsidR="00006E41" w:rsidRPr="00680F1A">
        <w:rPr>
          <w:rFonts w:ascii="Calibri" w:hAnsi="Calibri" w:cs="Calibri"/>
          <w:b/>
          <w:bCs/>
          <w:color w:val="196B24" w:themeColor="accent3"/>
        </w:rPr>
        <w:t>Study 3</w:t>
      </w:r>
      <w:r w:rsidR="00006E41" w:rsidRPr="00680F1A">
        <w:rPr>
          <w:rFonts w:ascii="Calibri" w:hAnsi="Calibri" w:cs="Calibri"/>
          <w:color w:val="196B24" w:themeColor="accent3"/>
        </w:rPr>
        <w:t xml:space="preserve"> will combine both approaches in a</w:t>
      </w:r>
      <w:r w:rsidR="00680F1A" w:rsidRPr="00680F1A">
        <w:rPr>
          <w:rFonts w:ascii="Calibri" w:hAnsi="Calibri" w:cs="Calibri"/>
          <w:color w:val="196B24" w:themeColor="accent3"/>
        </w:rPr>
        <w:t>n</w:t>
      </w:r>
      <w:r w:rsidR="00006E41" w:rsidRPr="00680F1A">
        <w:rPr>
          <w:rFonts w:ascii="Calibri" w:hAnsi="Calibri" w:cs="Calibri"/>
          <w:color w:val="196B24" w:themeColor="accent3"/>
        </w:rPr>
        <w:t xml:space="preserve"> intervention study, testing whether</w:t>
      </w:r>
      <w:r w:rsidR="00680F1A" w:rsidRPr="00680F1A">
        <w:rPr>
          <w:rFonts w:ascii="Calibri" w:hAnsi="Calibri" w:cs="Calibri"/>
          <w:color w:val="196B24" w:themeColor="accent3"/>
        </w:rPr>
        <w:t xml:space="preserve"> perception of synthetic voice features can be altered via three weeks of regular exposure to </w:t>
      </w:r>
      <w:r w:rsidR="00680F1A" w:rsidRPr="00680F1A">
        <w:rPr>
          <w:rFonts w:ascii="Calibri" w:hAnsi="Calibri" w:cs="Calibri"/>
          <w:color w:val="196B24" w:themeColor="accent3"/>
        </w:rPr>
        <w:lastRenderedPageBreak/>
        <w:t xml:space="preserve">synthetic vs human voices (by listening to audiobooks). </w:t>
      </w:r>
      <w:r w:rsidR="00EB15B3" w:rsidRPr="00680F1A">
        <w:rPr>
          <w:rFonts w:ascii="Calibri" w:hAnsi="Calibri" w:cs="Calibri"/>
          <w:color w:val="196B24" w:themeColor="accent3"/>
        </w:rPr>
        <w:t xml:space="preserve">In what follows, I will describe the empirical design for </w:t>
      </w:r>
      <w:r w:rsidR="00006E41" w:rsidRPr="00680F1A">
        <w:rPr>
          <w:rFonts w:ascii="Calibri" w:hAnsi="Calibri" w:cs="Calibri"/>
          <w:color w:val="196B24" w:themeColor="accent3"/>
        </w:rPr>
        <w:t>all</w:t>
      </w:r>
      <w:r w:rsidR="00EB15B3" w:rsidRPr="00680F1A">
        <w:rPr>
          <w:rFonts w:ascii="Calibri" w:hAnsi="Calibri" w:cs="Calibri"/>
          <w:color w:val="196B24" w:themeColor="accent3"/>
        </w:rPr>
        <w:t xml:space="preserve"> studies in more detail. </w:t>
      </w:r>
    </w:p>
    <w:p w14:paraId="296A1FDE" w14:textId="2D61F652"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EB15B3" w:rsidRPr="001C1554">
        <w:rPr>
          <w:rFonts w:ascii="Calibri" w:hAnsi="Calibri" w:cs="Calibri"/>
          <w:sz w:val="24"/>
          <w:szCs w:val="24"/>
        </w:rPr>
        <w:t xml:space="preserve">Study 1 </w:t>
      </w:r>
      <w:r w:rsidR="00062018" w:rsidRPr="001C1554">
        <w:rPr>
          <w:rFonts w:ascii="Calibri" w:hAnsi="Calibri" w:cs="Calibri"/>
          <w:sz w:val="24"/>
          <w:szCs w:val="24"/>
        </w:rPr>
        <w:t>– impact of long-term exposure</w:t>
      </w:r>
    </w:p>
    <w:p w14:paraId="1356A5FD" w14:textId="6AEB4F86" w:rsidR="00EB15B3" w:rsidRPr="001C1554" w:rsidRDefault="00EB15B3"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Are individual differences in the use of synthetic speaker devices linked to the perception of naturalness in voices?  </w:t>
      </w:r>
    </w:p>
    <w:p w14:paraId="728076CD" w14:textId="73185180" w:rsidR="00EB15B3" w:rsidRPr="001C1554" w:rsidRDefault="00EB15B3" w:rsidP="0016107A">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is an exploratory rating study. </w:t>
      </w:r>
      <w:r w:rsidR="009321E4" w:rsidRPr="001C1554">
        <w:rPr>
          <w:rFonts w:ascii="Calibri" w:hAnsi="Calibri" w:cs="Calibri"/>
        </w:rPr>
        <w:t>It will consist of two parts. In part one, participants fill out a questionnaire on their experience/contact with synthetic voices in daily life. It will assess the type and frequency of utilization, e.g. whether participants own a smart</w:t>
      </w:r>
      <w:r w:rsidR="00162213" w:rsidRPr="001C1554">
        <w:rPr>
          <w:rFonts w:ascii="Calibri" w:hAnsi="Calibri" w:cs="Calibri"/>
        </w:rPr>
        <w:t>-</w:t>
      </w:r>
      <w:r w:rsidR="009321E4" w:rsidRPr="001C1554">
        <w:rPr>
          <w:rFonts w:ascii="Calibri" w:hAnsi="Calibri" w:cs="Calibri"/>
        </w:rPr>
        <w:t>speaker device at home and how often they talk to it. As additional control variables, I will assess the exposure to other types of voice deviation</w:t>
      </w:r>
      <w:r w:rsidR="00EF5CCF" w:rsidRPr="001C1554">
        <w:rPr>
          <w:rFonts w:ascii="Calibri" w:hAnsi="Calibri" w:cs="Calibri"/>
        </w:rPr>
        <w:t>s</w:t>
      </w:r>
      <w:r w:rsidR="009321E4" w:rsidRPr="001C1554">
        <w:rPr>
          <w:rFonts w:ascii="Calibri" w:hAnsi="Calibri" w:cs="Calibri"/>
        </w:rPr>
        <w:t xml:space="preserve"> (e.g. pathological voices or digitally manipulated voices) and several personality traits, including openness towards technical innovations. Currently, there is no standardized test to assess familiarity with synthetic voices. Therefore, the development of this questionnaire forms </w:t>
      </w:r>
      <w:r w:rsidR="0016107A" w:rsidRPr="001C1554">
        <w:rPr>
          <w:rFonts w:ascii="Calibri" w:hAnsi="Calibri" w:cs="Calibri"/>
        </w:rPr>
        <w:t>one</w:t>
      </w:r>
      <w:r w:rsidR="009321E4" w:rsidRPr="001C1554">
        <w:rPr>
          <w:rFonts w:ascii="Calibri" w:hAnsi="Calibri" w:cs="Calibri"/>
        </w:rPr>
        <w:t xml:space="preserve"> major task of this project.</w:t>
      </w:r>
      <w:r w:rsidR="0016107A" w:rsidRPr="001C1554">
        <w:rPr>
          <w:rFonts w:ascii="Calibri" w:hAnsi="Calibri" w:cs="Calibri"/>
        </w:rPr>
        <w:t xml:space="preserve"> </w:t>
      </w:r>
      <w:r w:rsidR="009321E4" w:rsidRPr="001C1554">
        <w:rPr>
          <w:rFonts w:ascii="Calibri" w:hAnsi="Calibri" w:cs="Calibri"/>
        </w:rPr>
        <w:t xml:space="preserve">In part two, participants will listen </w:t>
      </w:r>
      <w:r w:rsidR="00062018" w:rsidRPr="001C1554">
        <w:rPr>
          <w:rFonts w:ascii="Calibri" w:hAnsi="Calibri" w:cs="Calibri"/>
        </w:rPr>
        <w:t xml:space="preserve">to a set of </w:t>
      </w:r>
      <w:r w:rsidR="009321E4" w:rsidRPr="001C1554">
        <w:rPr>
          <w:rFonts w:ascii="Calibri" w:hAnsi="Calibri" w:cs="Calibri"/>
        </w:rPr>
        <w:t>voices and provide ratings of naturalness (both deviation-based and human-likeness</w:t>
      </w:r>
      <w:r w:rsidR="00162213" w:rsidRPr="001C1554">
        <w:rPr>
          <w:rFonts w:ascii="Calibri" w:hAnsi="Calibri" w:cs="Calibri"/>
        </w:rPr>
        <w:t>-based</w:t>
      </w:r>
      <w:r w:rsidR="009321E4" w:rsidRPr="001C1554">
        <w:rPr>
          <w:rFonts w:ascii="Calibri" w:hAnsi="Calibri" w:cs="Calibri"/>
        </w:rPr>
        <w:t>), pleasantness, eeriness and trustworthiness. The vocal material will be comprised of human</w:t>
      </w:r>
      <w:r w:rsidR="00062018" w:rsidRPr="001C1554">
        <w:rPr>
          <w:rFonts w:ascii="Calibri" w:hAnsi="Calibri" w:cs="Calibri"/>
        </w:rPr>
        <w:t xml:space="preserve"> and</w:t>
      </w:r>
      <w:r w:rsidR="009321E4" w:rsidRPr="001C1554">
        <w:rPr>
          <w:rFonts w:ascii="Calibri" w:hAnsi="Calibri" w:cs="Calibri"/>
        </w:rPr>
        <w:t xml:space="preserve"> various forms of synthesized voices. </w:t>
      </w:r>
      <w:r w:rsidR="00062018" w:rsidRPr="001C1554">
        <w:rPr>
          <w:rFonts w:ascii="Calibri" w:hAnsi="Calibri" w:cs="Calibri"/>
        </w:rPr>
        <w:t>H</w:t>
      </w:r>
      <w:r w:rsidR="009321E4" w:rsidRPr="001C1554">
        <w:rPr>
          <w:rFonts w:ascii="Calibri" w:hAnsi="Calibri" w:cs="Calibri"/>
        </w:rPr>
        <w:t xml:space="preserve">uman voices will be </w:t>
      </w:r>
      <w:r w:rsidR="00062018" w:rsidRPr="001C1554">
        <w:rPr>
          <w:rFonts w:ascii="Calibri" w:hAnsi="Calibri" w:cs="Calibri"/>
        </w:rPr>
        <w:t xml:space="preserve">taken from pre-existing databases. Synthetic voices will be created with openly available synthesis tools, covering a broad range of human-likeness. </w:t>
      </w:r>
      <w:r w:rsidR="0016107A" w:rsidRPr="001C1554">
        <w:rPr>
          <w:rFonts w:ascii="Calibri" w:hAnsi="Calibri" w:cs="Calibri"/>
        </w:rPr>
        <w:t xml:space="preserve">Here, I will greatly benefit from the expertise in my host lab concerning the ethical, legal and practical issues around research with synthetic voices. </w:t>
      </w:r>
      <w:r w:rsidR="00062018" w:rsidRPr="001C1554">
        <w:rPr>
          <w:rFonts w:ascii="Calibri" w:hAnsi="Calibri" w:cs="Calibri"/>
        </w:rPr>
        <w:t>The overall duration of the study will not exceed 45 minutes.</w:t>
      </w:r>
      <w:r w:rsidR="008B0E42" w:rsidRPr="001C1554">
        <w:rPr>
          <w:rFonts w:ascii="Calibri" w:hAnsi="Calibri" w:cs="Calibri"/>
        </w:rPr>
        <w:t xml:space="preserve"> To reach a diverse sample, it will be conducted online.</w:t>
      </w:r>
      <w:r w:rsidR="00062018" w:rsidRPr="001C1554">
        <w:rPr>
          <w:rFonts w:ascii="Calibri" w:hAnsi="Calibri" w:cs="Calibri"/>
        </w:rPr>
        <w:t xml:space="preserve"> To ensure sufficient statistical sensitivity for individual differences, the target sample size will be between 1</w:t>
      </w:r>
      <w:r w:rsidR="0016107A" w:rsidRPr="001C1554">
        <w:rPr>
          <w:rFonts w:ascii="Calibri" w:hAnsi="Calibri" w:cs="Calibri"/>
        </w:rPr>
        <w:t>50</w:t>
      </w:r>
      <w:r w:rsidR="00062018" w:rsidRPr="001C1554">
        <w:rPr>
          <w:rFonts w:ascii="Calibri" w:hAnsi="Calibri" w:cs="Calibri"/>
        </w:rPr>
        <w:t>-200 participants</w:t>
      </w:r>
      <w:r w:rsidR="008B0E42" w:rsidRPr="001C1554">
        <w:rPr>
          <w:rFonts w:ascii="Calibri" w:hAnsi="Calibri" w:cs="Calibri"/>
        </w:rPr>
        <w:t xml:space="preserve"> (specific numbers refined upon power calculations)</w:t>
      </w:r>
      <w:r w:rsidR="00062018" w:rsidRPr="001C1554">
        <w:rPr>
          <w:rFonts w:ascii="Calibri" w:hAnsi="Calibri" w:cs="Calibri"/>
        </w:rPr>
        <w:t xml:space="preserve">. </w:t>
      </w:r>
    </w:p>
    <w:p w14:paraId="0CD54A14" w14:textId="7E65D090" w:rsidR="008B0E42"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Individuals with more exposure to modern voice technology in their daily life rate synthetic voices as more natural (deviation-based measure) but not as more human-like (human-likeness</w:t>
      </w:r>
      <w:r w:rsidR="00162213" w:rsidRPr="001C1554">
        <w:rPr>
          <w:rFonts w:ascii="Calibri" w:hAnsi="Calibri" w:cs="Calibri"/>
        </w:rPr>
        <w:t>-</w:t>
      </w:r>
      <w:r w:rsidRPr="001C1554">
        <w:rPr>
          <w:rFonts w:ascii="Calibri" w:hAnsi="Calibri" w:cs="Calibri"/>
        </w:rPr>
        <w:t>based measure). Further, they rate synthetic voices as more pleasant, more trustworthy and less eerie compared to individuals less experienced with synthetic voices.</w:t>
      </w:r>
    </w:p>
    <w:p w14:paraId="6D87A0F4" w14:textId="0CB4CA9D" w:rsidR="008B0E42" w:rsidRPr="001C1554" w:rsidRDefault="008005CB" w:rsidP="008005CB">
      <w:pPr>
        <w:pStyle w:val="berschrift2"/>
        <w:numPr>
          <w:ilvl w:val="1"/>
          <w:numId w:val="23"/>
        </w:numPr>
        <w:rPr>
          <w:rFonts w:ascii="Calibri" w:hAnsi="Calibri" w:cs="Calibri"/>
          <w:sz w:val="24"/>
          <w:szCs w:val="24"/>
        </w:rPr>
      </w:pPr>
      <w:r w:rsidRPr="001C1554">
        <w:rPr>
          <w:rFonts w:ascii="Calibri" w:hAnsi="Calibri" w:cs="Calibri"/>
          <w:sz w:val="24"/>
          <w:szCs w:val="24"/>
        </w:rPr>
        <w:t xml:space="preserve"> </w:t>
      </w:r>
      <w:r w:rsidR="008B0E42" w:rsidRPr="001C1554">
        <w:rPr>
          <w:rFonts w:ascii="Calibri" w:hAnsi="Calibri" w:cs="Calibri"/>
          <w:sz w:val="24"/>
          <w:szCs w:val="24"/>
        </w:rPr>
        <w:t>Study 2 – impact of short-term manipulation via perceptual adaptation</w:t>
      </w:r>
    </w:p>
    <w:p w14:paraId="65686379" w14:textId="65C9BCAF" w:rsidR="00EB15B3" w:rsidRPr="001C1554" w:rsidRDefault="008C12AF" w:rsidP="00FE17B6">
      <w:pPr>
        <w:ind w:firstLine="360"/>
        <w:rPr>
          <w:rFonts w:ascii="Calibri" w:hAnsi="Calibri" w:cs="Calibri"/>
        </w:rPr>
      </w:pPr>
      <w:r w:rsidRPr="001C1554">
        <w:rPr>
          <w:rFonts w:ascii="Calibri" w:hAnsi="Calibri" w:cs="Calibri"/>
          <w:b/>
          <w:bCs/>
        </w:rPr>
        <w:t>Research question:</w:t>
      </w:r>
      <w:r w:rsidRPr="001C1554">
        <w:rPr>
          <w:rFonts w:ascii="Calibri" w:hAnsi="Calibri" w:cs="Calibri"/>
        </w:rPr>
        <w:t xml:space="preserve"> Can the perception of human-likeness be manipulated by short-term auditory exposure to human vs. synthetic</w:t>
      </w:r>
      <w:r w:rsidR="00EF5CCF" w:rsidRPr="001C1554">
        <w:rPr>
          <w:rFonts w:ascii="Calibri" w:hAnsi="Calibri" w:cs="Calibri"/>
        </w:rPr>
        <w:t xml:space="preserve"> voice</w:t>
      </w:r>
      <w:r w:rsidRPr="001C1554">
        <w:rPr>
          <w:rFonts w:ascii="Calibri" w:hAnsi="Calibri" w:cs="Calibri"/>
        </w:rPr>
        <w:t xml:space="preserve"> features?</w:t>
      </w:r>
    </w:p>
    <w:p w14:paraId="340CE928" w14:textId="326D7F03" w:rsidR="00AB67B7" w:rsidRPr="001C1554" w:rsidRDefault="008C12AF" w:rsidP="00FE17B6">
      <w:pPr>
        <w:ind w:firstLine="360"/>
        <w:rPr>
          <w:rFonts w:ascii="Calibri" w:hAnsi="Calibri" w:cs="Calibri"/>
        </w:rPr>
      </w:pPr>
      <w:r w:rsidRPr="001C1554">
        <w:rPr>
          <w:rFonts w:ascii="Calibri" w:hAnsi="Calibri" w:cs="Calibri"/>
          <w:b/>
          <w:bCs/>
        </w:rPr>
        <w:t>Design:</w:t>
      </w:r>
      <w:r w:rsidRPr="001C1554">
        <w:rPr>
          <w:rFonts w:ascii="Calibri" w:hAnsi="Calibri" w:cs="Calibri"/>
        </w:rPr>
        <w:t xml:space="preserve"> This study employs a perceptual adaptation paradigm</w:t>
      </w:r>
      <w:r w:rsidR="00D47042" w:rsidRPr="001C1554">
        <w:rPr>
          <w:rFonts w:ascii="Calibri" w:hAnsi="Calibri" w:cs="Calibri"/>
        </w:rPr>
        <w:t xml:space="preserve">. </w:t>
      </w:r>
      <w:r w:rsidRPr="001C1554">
        <w:rPr>
          <w:rFonts w:ascii="Calibri" w:hAnsi="Calibri" w:cs="Calibri"/>
        </w:rPr>
        <w:t xml:space="preserve"> Adaptation refers to a perceptual shift towards opposite stimulus features after prolonged exposure</w:t>
      </w:r>
      <w:r w:rsidR="00AB67B7" w:rsidRPr="001C1554">
        <w:rPr>
          <w:rFonts w:ascii="Calibri" w:hAnsi="Calibri" w:cs="Calibri"/>
        </w:rPr>
        <w:t>:</w:t>
      </w:r>
      <w:r w:rsidRPr="001C1554">
        <w:rPr>
          <w:rFonts w:ascii="Calibri" w:hAnsi="Calibri" w:cs="Calibri"/>
        </w:rPr>
        <w:t xml:space="preserve"> </w:t>
      </w:r>
      <w:r w:rsidR="00D47042" w:rsidRPr="001C1554">
        <w:rPr>
          <w:rFonts w:ascii="Calibri" w:hAnsi="Calibri" w:cs="Calibri"/>
        </w:rPr>
        <w:t>For example,</w:t>
      </w:r>
      <w:r w:rsidRPr="001C1554">
        <w:rPr>
          <w:rFonts w:ascii="Calibri" w:hAnsi="Calibri" w:cs="Calibri"/>
        </w:rPr>
        <w:t xml:space="preserve"> after </w:t>
      </w:r>
      <w:r w:rsidR="00EF5CCF" w:rsidRPr="001C1554">
        <w:rPr>
          <w:rFonts w:ascii="Calibri" w:hAnsi="Calibri" w:cs="Calibri"/>
        </w:rPr>
        <w:t>adaptation</w:t>
      </w:r>
      <w:r w:rsidRPr="001C1554">
        <w:rPr>
          <w:rFonts w:ascii="Calibri" w:hAnsi="Calibri" w:cs="Calibri"/>
        </w:rPr>
        <w:t xml:space="preserve"> to a</w:t>
      </w:r>
      <w:r w:rsidR="00FD13A6" w:rsidRPr="001C1554">
        <w:rPr>
          <w:rFonts w:ascii="Calibri" w:hAnsi="Calibri" w:cs="Calibri"/>
        </w:rPr>
        <w:t xml:space="preserve">n angry voice, a subsequently presented ambiguous voice (i.e. lying in the middle of a continuum between angry and </w:t>
      </w:r>
      <w:r w:rsidR="00AB67B7" w:rsidRPr="001C1554">
        <w:rPr>
          <w:rFonts w:ascii="Calibri" w:hAnsi="Calibri" w:cs="Calibri"/>
        </w:rPr>
        <w:t>fearful</w:t>
      </w:r>
      <w:r w:rsidR="00FD13A6" w:rsidRPr="001C1554">
        <w:rPr>
          <w:rFonts w:ascii="Calibri" w:hAnsi="Calibri" w:cs="Calibri"/>
        </w:rPr>
        <w:t xml:space="preserve"> voices) </w:t>
      </w:r>
      <w:r w:rsidR="00AB67B7" w:rsidRPr="001C1554">
        <w:rPr>
          <w:rFonts w:ascii="Calibri" w:hAnsi="Calibri" w:cs="Calibri"/>
        </w:rPr>
        <w:t>is more often</w:t>
      </w:r>
      <w:r w:rsidR="00FD13A6" w:rsidRPr="001C1554">
        <w:rPr>
          <w:rFonts w:ascii="Calibri" w:hAnsi="Calibri" w:cs="Calibri"/>
        </w:rPr>
        <w:t xml:space="preserve"> classified as</w:t>
      </w:r>
      <w:r w:rsidR="00D47042" w:rsidRPr="001C1554">
        <w:rPr>
          <w:rFonts w:ascii="Calibri" w:hAnsi="Calibri" w:cs="Calibri"/>
        </w:rPr>
        <w:t xml:space="preserve"> </w:t>
      </w:r>
      <w:r w:rsidR="00AB67B7" w:rsidRPr="001C1554">
        <w:rPr>
          <w:rFonts w:ascii="Calibri" w:hAnsi="Calibri" w:cs="Calibri"/>
        </w:rPr>
        <w:t>fearful</w:t>
      </w:r>
      <w:r w:rsidR="00EF5CCF" w:rsidRPr="001C1554">
        <w:rPr>
          <w:rFonts w:ascii="Calibri" w:hAnsi="Calibri" w:cs="Calibri"/>
        </w:rPr>
        <w:t>.</w:t>
      </w:r>
      <w:r w:rsidR="00FD13A6" w:rsidRPr="001C1554">
        <w:rPr>
          <w:rFonts w:ascii="Calibri" w:hAnsi="Calibri" w:cs="Calibri"/>
        </w:rPr>
        <w:t xml:space="preserve"> Conversely, after exposure to </w:t>
      </w:r>
      <w:r w:rsidR="00AB67B7" w:rsidRPr="001C1554">
        <w:rPr>
          <w:rFonts w:ascii="Calibri" w:hAnsi="Calibri" w:cs="Calibri"/>
        </w:rPr>
        <w:t xml:space="preserve">fearful </w:t>
      </w:r>
      <w:r w:rsidR="00FD13A6" w:rsidRPr="001C1554">
        <w:rPr>
          <w:rFonts w:ascii="Calibri" w:hAnsi="Calibri" w:cs="Calibri"/>
        </w:rPr>
        <w:t xml:space="preserve">voices, the very same ambiguous voice </w:t>
      </w:r>
      <w:r w:rsidR="00AB67B7" w:rsidRPr="001C1554">
        <w:rPr>
          <w:rFonts w:ascii="Calibri" w:hAnsi="Calibri" w:cs="Calibri"/>
        </w:rPr>
        <w:t xml:space="preserve">is more often perceived as angry </w:t>
      </w:r>
      <w:sdt>
        <w:sdtPr>
          <w:rPr>
            <w:rFonts w:ascii="Calibri" w:hAnsi="Calibri" w:cs="Calibri"/>
          </w:rPr>
          <w:alias w:val="To edit, see citavi.com/edit"/>
          <w:tag w:val="CitaviPlaceholder#9b0ee240-df72-41f2-aa46-4c4a49dd9105"/>
          <w:id w:val="-176657225"/>
          <w:placeholder>
            <w:docPart w:val="DefaultPlaceholder_-1854013440"/>
          </w:placeholder>
        </w:sdtPr>
        <w:sdtEndPr/>
        <w:sdtContent>
          <w:r w:rsidR="008B0E42" w:rsidRPr="001C1554">
            <w:rPr>
              <w:rFonts w:ascii="Calibri" w:hAnsi="Calibri" w:cs="Calibri"/>
            </w:rPr>
            <w:fldChar w:fldCharType="begin"/>
          </w:r>
          <w:r w:rsidR="008B0E42"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zhmNmI5LTcxOWMtNDFhOS05YWQwLTViODg5ZjNlYTZlMyIsIlJhbmdlTGVuZ3RoIjoyMywiUmVmZXJlbmNlSWQiOiI2MTk0MmRlMi0yN2Y0LTRjOWMtYTMxMy1mYjYzNGU0YzAx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NlbGluYSIsIkxhc3ROYW1lIjoidm9uIEVpZmYiLCJNaWRkbGVOYW1lIjoiSS4iLCJQcm90ZWN0ZWQiOnRydWUsIlNleCI6MSwiQ3JlYXRlZEJ5IjoiX0NocmlzdGluZSIsIkNyZWF0ZWRPbiI6IjIwMjItMDEtMjFUMTY6NTQ6MzQiLCJNb2RpZmllZEJ5IjoiX0NocmlzdGluZSBOdXNzYmF1bSIsIklkIjoiYTI0OTU4YjYtYzcxMS00YmVlLWJlOTItZDNkNDA0MWU0MzhkIiwiTW9kaWZpZWRPbiI6IjIwMjItMDMtMjRUMDk6MDU6NTMiLCJQcm9qZWN0Ijp7IiRyZWYiOiI1In19LHsiJGlkIjoiNy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mIiLCJDaXRhdGlvbktleVVwZGF0ZVR5cGUiOjAsIkNvbGxhYm9yYXRvcnMiOltdLCJEYXRlMiI6IjA0LjEyLjIwMjEiLCJEb2kiOiIxMC4xMDE2L2ouY29nbml0aW9uLjIwMjEuMTA0OTY3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Q4NzU0MDAiLCJVcmlTdHJpbmciOiJodHRwOi8vd3d3Lm5jYmkubmxtLm5paC5nb3YvcHVibWVkLzM0ODc1NDA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yLTAxLTIxVDE2OjU3OjIyIiwiTW9kaWZpZWRCeSI6Il9DaHJpc3RpbmUiLCJJZCI6ImI4M2Y3ODNmLTAxNTItNDU5YS1hNmMwLTYxNmRjZWQ2YTE3MiIsIk1vZGlmaWVkT24iOiIyMDIyLTAxLTIxVDE2OjU3OjI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Z25pdGlvbi4yMDIxLjEwNDk2NyIsIlVyaVN0cmluZyI6Imh0dHBzOi8vZG9pLm9yZy8xMC4xMDE2L2ouY29nbml0aW9uLjIwMjEuMTA0OT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yLTAxLTIxVDE2OjU3OjE5IiwiTW9kaWZpZWRCeSI6Il9DaHJpc3RpbmUiLCJJZCI6IjM1ZWVmYWY5LTFjMDgtNDFmZC05NDc2LTllNjlkZjQzODlhZCIsIk1vZGlmaWVkT24iOiIyMDIyLTAxLTIxVDE2OjU3OjE5IiwiUHJvamVjdCI6eyIkcmVmIjoiNSJ9fV0sIk9yZ2FuaXphdGlvbnMiOltdLCJPdGhlcnNJbnZvbHZlZCI6W10sIlBhZ2VSYW5nZSI6IjxzcD5cclxuICA8bj4xMDQ5Njc8L24+XHJcbiAgPGluPnRydWU8L2luPlxyXG4gIDxvcz4xMDQ5Njc8L29zPlxyXG4gIDxwcz4xMDQ5Njc8L3BzPlxyXG48L3NwPlxyXG48b3M+MTA0OTY3PC9vcz4iLCJQZXJpb2RpY2FsIjp7IiRpZCI6IjE1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}</w:instrText>
          </w:r>
          <w:r w:rsidR="008B0E42" w:rsidRPr="001C1554">
            <w:rPr>
              <w:rFonts w:ascii="Calibri" w:hAnsi="Calibri" w:cs="Calibri"/>
            </w:rPr>
            <w:fldChar w:fldCharType="separate"/>
          </w:r>
          <w:r w:rsidR="008B0E42" w:rsidRPr="001C1554">
            <w:rPr>
              <w:rFonts w:ascii="Calibri" w:hAnsi="Calibri" w:cs="Calibri"/>
            </w:rPr>
            <w:t>(Nussbaum et al., 2022)</w:t>
          </w:r>
          <w:r w:rsidR="008B0E42" w:rsidRPr="001C1554">
            <w:rPr>
              <w:rFonts w:ascii="Calibri" w:hAnsi="Calibri" w:cs="Calibri"/>
            </w:rPr>
            <w:fldChar w:fldCharType="end"/>
          </w:r>
        </w:sdtContent>
      </w:sdt>
      <w:r w:rsidR="00AB67B7" w:rsidRPr="001C1554">
        <w:rPr>
          <w:rFonts w:ascii="Calibri" w:hAnsi="Calibri" w:cs="Calibri"/>
        </w:rPr>
        <w:t>. This perceptual shift is called</w:t>
      </w:r>
      <w:r w:rsidR="008B0E42" w:rsidRPr="001C1554">
        <w:rPr>
          <w:rFonts w:ascii="Calibri" w:hAnsi="Calibri" w:cs="Calibri"/>
        </w:rPr>
        <w:t xml:space="preserve"> </w:t>
      </w:r>
      <w:r w:rsidR="00AB67B7" w:rsidRPr="001C1554">
        <w:rPr>
          <w:rFonts w:ascii="Calibri" w:hAnsi="Calibri" w:cs="Calibri"/>
        </w:rPr>
        <w:t xml:space="preserve">contrastive aftereffect. The present study will test whether it exists for perceived human-likeness. To this end, I will use voice morphing to create </w:t>
      </w:r>
      <w:r w:rsidR="00EF5CCF" w:rsidRPr="001C1554">
        <w:rPr>
          <w:rFonts w:ascii="Calibri" w:hAnsi="Calibri" w:cs="Calibri"/>
        </w:rPr>
        <w:t>stimuli</w:t>
      </w:r>
      <w:r w:rsidR="00AB67B7" w:rsidRPr="001C1554">
        <w:rPr>
          <w:rFonts w:ascii="Calibri" w:hAnsi="Calibri" w:cs="Calibri"/>
        </w:rPr>
        <w:t xml:space="preserve"> </w:t>
      </w:r>
      <w:r w:rsidR="00EF5CCF" w:rsidRPr="001C1554">
        <w:rPr>
          <w:rFonts w:ascii="Calibri" w:hAnsi="Calibri" w:cs="Calibri"/>
        </w:rPr>
        <w:t>from</w:t>
      </w:r>
      <w:r w:rsidR="00AB67B7" w:rsidRPr="001C1554">
        <w:rPr>
          <w:rFonts w:ascii="Calibri" w:hAnsi="Calibri" w:cs="Calibri"/>
        </w:rPr>
        <w:t xml:space="preserve"> a continuum between human and </w:t>
      </w:r>
      <w:r w:rsidR="00AB67B7" w:rsidRPr="001C1554">
        <w:rPr>
          <w:rFonts w:ascii="Calibri" w:hAnsi="Calibri" w:cs="Calibri"/>
        </w:rPr>
        <w:lastRenderedPageBreak/>
        <w:t>synthetic voices. When participants are asked to classify the</w:t>
      </w:r>
      <w:r w:rsidR="00162213" w:rsidRPr="001C1554">
        <w:rPr>
          <w:rFonts w:ascii="Calibri" w:hAnsi="Calibri" w:cs="Calibri"/>
        </w:rPr>
        <w:t>se</w:t>
      </w:r>
      <w:r w:rsidR="00AB67B7" w:rsidRPr="001C1554">
        <w:rPr>
          <w:rFonts w:ascii="Calibri" w:hAnsi="Calibri" w:cs="Calibri"/>
        </w:rPr>
        <w:t xml:space="preserve"> voices as either human or synthetic (Baseline task), the response pattern usually resembles an S-shaped curve depicted in </w:t>
      </w:r>
      <w:r w:rsidR="00AB67B7" w:rsidRPr="001C1554">
        <w:rPr>
          <w:rFonts w:ascii="Calibri" w:hAnsi="Calibri" w:cs="Calibri"/>
          <w:b/>
          <w:bCs/>
        </w:rPr>
        <w:t>Figure 2</w:t>
      </w:r>
      <w:r w:rsidR="00AB67B7" w:rsidRPr="001C1554">
        <w:rPr>
          <w:rFonts w:ascii="Calibri" w:hAnsi="Calibri" w:cs="Calibri"/>
        </w:rPr>
        <w:t xml:space="preserve">.  This is followed by two adaptation </w:t>
      </w:r>
      <w:r w:rsidR="003E1E47" w:rsidRPr="001C1554">
        <w:rPr>
          <w:rFonts w:ascii="Calibri" w:hAnsi="Calibri" w:cs="Calibri"/>
        </w:rPr>
        <w:t>blocks</w:t>
      </w:r>
      <w:r w:rsidR="00AB67B7" w:rsidRPr="001C1554">
        <w:rPr>
          <w:rFonts w:ascii="Calibri" w:hAnsi="Calibri" w:cs="Calibri"/>
        </w:rPr>
        <w:t xml:space="preserve">: </w:t>
      </w:r>
      <w:r w:rsidR="00EF5CCF" w:rsidRPr="001C1554">
        <w:rPr>
          <w:rFonts w:ascii="Calibri" w:hAnsi="Calibri" w:cs="Calibri"/>
        </w:rPr>
        <w:t>I</w:t>
      </w:r>
      <w:r w:rsidR="00AB67B7" w:rsidRPr="001C1554">
        <w:rPr>
          <w:rFonts w:ascii="Calibri" w:hAnsi="Calibri" w:cs="Calibri"/>
        </w:rPr>
        <w:t xml:space="preserve">n one block, participants are repeatedly exposed to synthetic voices before they perform the classification task again. It is expected that this will lead to </w:t>
      </w:r>
      <w:r w:rsidR="000D3491" w:rsidRPr="001C1554">
        <w:rPr>
          <w:rFonts w:ascii="Calibri" w:hAnsi="Calibri" w:cs="Calibri"/>
        </w:rPr>
        <w:t xml:space="preserve">an increase of </w:t>
      </w:r>
      <w:r w:rsidR="00AB67B7" w:rsidRPr="001C1554">
        <w:rPr>
          <w:rFonts w:ascii="Calibri" w:hAnsi="Calibri" w:cs="Calibri"/>
        </w:rPr>
        <w:t>classifications as human, resulting in a shift of the curve (</w:t>
      </w:r>
      <w:r w:rsidR="00B16C76" w:rsidRPr="001C1554">
        <w:rPr>
          <w:rFonts w:ascii="Calibri" w:hAnsi="Calibri" w:cs="Calibri"/>
        </w:rPr>
        <w:t>orange</w:t>
      </w:r>
      <w:r w:rsidR="000B0206" w:rsidRPr="001C1554">
        <w:rPr>
          <w:rFonts w:ascii="Calibri" w:hAnsi="Calibri" w:cs="Calibri"/>
        </w:rPr>
        <w:t xml:space="preserve"> curve</w:t>
      </w:r>
      <w:r w:rsidR="00AB67B7" w:rsidRPr="001C1554">
        <w:rPr>
          <w:rFonts w:ascii="Calibri" w:hAnsi="Calibri" w:cs="Calibri"/>
        </w:rPr>
        <w:t xml:space="preserve">). In the second block, conversely, participants are exposed to human voices, resulting in a shift of classification </w:t>
      </w:r>
      <w:r w:rsidR="000B0206" w:rsidRPr="001C1554">
        <w:rPr>
          <w:rFonts w:ascii="Calibri" w:hAnsi="Calibri" w:cs="Calibri"/>
        </w:rPr>
        <w:t>as</w:t>
      </w:r>
      <w:r w:rsidR="000D3491" w:rsidRPr="001C1554">
        <w:rPr>
          <w:rFonts w:ascii="Calibri" w:hAnsi="Calibri" w:cs="Calibri"/>
        </w:rPr>
        <w:t xml:space="preserve"> more likely</w:t>
      </w:r>
      <w:r w:rsidR="000B0206" w:rsidRPr="001C1554">
        <w:rPr>
          <w:rFonts w:ascii="Calibri" w:hAnsi="Calibri" w:cs="Calibri"/>
        </w:rPr>
        <w:t xml:space="preserve"> </w:t>
      </w:r>
      <w:r w:rsidR="00AB67B7" w:rsidRPr="001C1554">
        <w:rPr>
          <w:rFonts w:ascii="Calibri" w:hAnsi="Calibri" w:cs="Calibri"/>
        </w:rPr>
        <w:t>synthetic</w:t>
      </w:r>
      <w:r w:rsidR="000B0206" w:rsidRPr="001C1554">
        <w:rPr>
          <w:rFonts w:ascii="Calibri" w:hAnsi="Calibri" w:cs="Calibri"/>
        </w:rPr>
        <w:t xml:space="preserve"> (</w:t>
      </w:r>
      <w:r w:rsidR="00B16C76" w:rsidRPr="001C1554">
        <w:rPr>
          <w:rFonts w:ascii="Calibri" w:hAnsi="Calibri" w:cs="Calibri"/>
        </w:rPr>
        <w:t>blue</w:t>
      </w:r>
      <w:r w:rsidR="000B0206" w:rsidRPr="001C1554">
        <w:rPr>
          <w:rFonts w:ascii="Calibri" w:hAnsi="Calibri" w:cs="Calibri"/>
        </w:rPr>
        <w:t xml:space="preserve"> curve). </w:t>
      </w:r>
    </w:p>
    <w:p w14:paraId="6F618C79" w14:textId="2D3CBF3F" w:rsidR="00AB67B7" w:rsidRPr="001C1554" w:rsidRDefault="00AB67B7" w:rsidP="00AB67B7">
      <w:pPr>
        <w:pStyle w:val="Beschriftung"/>
        <w:keepNext/>
        <w:rPr>
          <w:rFonts w:ascii="Calibri" w:hAnsi="Calibri" w:cs="Calibri"/>
          <w:b/>
          <w:bCs/>
          <w:i w:val="0"/>
          <w:iCs w:val="0"/>
          <w:sz w:val="24"/>
          <w:szCs w:val="24"/>
        </w:rPr>
      </w:pPr>
      <w:r w:rsidRPr="001C1554">
        <w:rPr>
          <w:rFonts w:ascii="Calibri" w:hAnsi="Calibri" w:cs="Calibri"/>
          <w:b/>
          <w:bCs/>
          <w:i w:val="0"/>
          <w:iCs w:val="0"/>
          <w:sz w:val="24"/>
          <w:szCs w:val="24"/>
        </w:rPr>
        <w:t xml:space="preserve">Figure </w:t>
      </w:r>
      <w:r w:rsidRPr="001C1554">
        <w:rPr>
          <w:rFonts w:ascii="Calibri" w:hAnsi="Calibri" w:cs="Calibri"/>
          <w:b/>
          <w:bCs/>
          <w:i w:val="0"/>
          <w:iCs w:val="0"/>
          <w:sz w:val="24"/>
          <w:szCs w:val="24"/>
        </w:rPr>
        <w:fldChar w:fldCharType="begin"/>
      </w:r>
      <w:r w:rsidRPr="001C1554">
        <w:rPr>
          <w:rFonts w:ascii="Calibri" w:hAnsi="Calibri" w:cs="Calibri"/>
          <w:b/>
          <w:bCs/>
          <w:i w:val="0"/>
          <w:iCs w:val="0"/>
          <w:sz w:val="24"/>
          <w:szCs w:val="24"/>
        </w:rPr>
        <w:instrText xml:space="preserve"> SEQ Figure \* ARABIC </w:instrText>
      </w:r>
      <w:r w:rsidRPr="001C1554">
        <w:rPr>
          <w:rFonts w:ascii="Calibri" w:hAnsi="Calibri" w:cs="Calibri"/>
          <w:b/>
          <w:bCs/>
          <w:i w:val="0"/>
          <w:iCs w:val="0"/>
          <w:sz w:val="24"/>
          <w:szCs w:val="24"/>
        </w:rPr>
        <w:fldChar w:fldCharType="separate"/>
      </w:r>
      <w:r w:rsidR="00337D97">
        <w:rPr>
          <w:rFonts w:ascii="Calibri" w:hAnsi="Calibri" w:cs="Calibri"/>
          <w:b/>
          <w:bCs/>
          <w:i w:val="0"/>
          <w:iCs w:val="0"/>
          <w:noProof/>
          <w:sz w:val="24"/>
          <w:szCs w:val="24"/>
        </w:rPr>
        <w:t>2</w:t>
      </w:r>
      <w:r w:rsidRPr="001C1554">
        <w:rPr>
          <w:rFonts w:ascii="Calibri" w:hAnsi="Calibri" w:cs="Calibri"/>
          <w:b/>
          <w:bCs/>
          <w:i w:val="0"/>
          <w:iCs w:val="0"/>
          <w:sz w:val="24"/>
          <w:szCs w:val="24"/>
        </w:rPr>
        <w:fldChar w:fldCharType="end"/>
      </w:r>
    </w:p>
    <w:p w14:paraId="589BF43C" w14:textId="6146FF30" w:rsidR="00AB67B7" w:rsidRPr="001C1554" w:rsidRDefault="00AB67B7" w:rsidP="00AB67B7">
      <w:pPr>
        <w:rPr>
          <w:rFonts w:ascii="Calibri" w:hAnsi="Calibri" w:cs="Calibri"/>
        </w:rPr>
      </w:pPr>
      <w:r w:rsidRPr="001C1554">
        <w:rPr>
          <w:rFonts w:ascii="Calibri" w:hAnsi="Calibri" w:cs="Calibri"/>
        </w:rPr>
        <w:t>Visualization of a perceptual adaptation paradigm</w:t>
      </w:r>
    </w:p>
    <w:p w14:paraId="7984BEAE" w14:textId="0A7BD5BC" w:rsidR="00AB67B7" w:rsidRPr="001C1554" w:rsidRDefault="000D1EF6" w:rsidP="00576045">
      <w:pPr>
        <w:rPr>
          <w:rFonts w:ascii="Calibri" w:hAnsi="Calibri" w:cs="Calibri"/>
        </w:rPr>
      </w:pPr>
      <w:r w:rsidRPr="001C1554">
        <w:rPr>
          <w:rFonts w:ascii="Calibri" w:hAnsi="Calibri" w:cs="Calibri"/>
          <w:noProof/>
        </w:rPr>
        <w:drawing>
          <wp:inline distT="0" distB="0" distL="0" distR="0" wp14:anchorId="39A87420" wp14:editId="1C1C5F48">
            <wp:extent cx="5753100" cy="1657350"/>
            <wp:effectExtent l="0" t="0" r="0" b="0"/>
            <wp:docPr id="196141963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6471" b="22353"/>
                    <a:stretch/>
                  </pic:blipFill>
                  <pic:spPr bwMode="auto">
                    <a:xfrm>
                      <a:off x="0" y="0"/>
                      <a:ext cx="5753100" cy="1657350"/>
                    </a:xfrm>
                    <a:prstGeom prst="rect">
                      <a:avLst/>
                    </a:prstGeom>
                    <a:noFill/>
                    <a:ln>
                      <a:noFill/>
                    </a:ln>
                    <a:extLst>
                      <a:ext uri="{53640926-AAD7-44D8-BBD7-CCE9431645EC}">
                        <a14:shadowObscured xmlns:a14="http://schemas.microsoft.com/office/drawing/2010/main"/>
                      </a:ext>
                    </a:extLst>
                  </pic:spPr>
                </pic:pic>
              </a:graphicData>
            </a:graphic>
          </wp:inline>
        </w:drawing>
      </w:r>
    </w:p>
    <w:p w14:paraId="019ADF3B" w14:textId="2DF822EC" w:rsidR="0016107A" w:rsidRPr="00422052" w:rsidRDefault="00680F1A" w:rsidP="00422052">
      <w:pPr>
        <w:ind w:firstLine="720"/>
        <w:rPr>
          <w:rFonts w:ascii="Calibri" w:hAnsi="Calibri" w:cs="Calibri"/>
          <w:color w:val="196B24" w:themeColor="accent3"/>
        </w:rPr>
      </w:pPr>
      <w:r w:rsidRPr="003B13B2">
        <w:rPr>
          <w:rFonts w:ascii="Calibri" w:hAnsi="Calibri" w:cs="Calibri"/>
          <w:color w:val="196B24" w:themeColor="accent3"/>
        </w:rPr>
        <w:t xml:space="preserve">I already ran </w:t>
      </w:r>
      <w:r w:rsidR="00A90B2C" w:rsidRPr="003B13B2">
        <w:rPr>
          <w:rFonts w:ascii="Calibri" w:hAnsi="Calibri" w:cs="Calibri"/>
          <w:color w:val="196B24" w:themeColor="accent3"/>
        </w:rPr>
        <w:t>the first</w:t>
      </w:r>
      <w:r w:rsidRPr="003B13B2">
        <w:rPr>
          <w:rFonts w:ascii="Calibri" w:hAnsi="Calibri" w:cs="Calibri"/>
          <w:color w:val="196B24" w:themeColor="accent3"/>
        </w:rPr>
        <w:t xml:space="preserve"> pilot of this paradigm in the context of a student project, which revealed several</w:t>
      </w:r>
      <w:r w:rsidR="00A90B2C" w:rsidRPr="003B13B2">
        <w:rPr>
          <w:rFonts w:ascii="Calibri" w:hAnsi="Calibri" w:cs="Calibri"/>
          <w:color w:val="196B24" w:themeColor="accent3"/>
        </w:rPr>
        <w:t xml:space="preserve"> challenges that need consideration: First, the technical equipment seems to play a major role. Bluetooth-headphones are particularly prone to producing sound artefacts which make all auditory stimuli sound artificial. Therefore, this study will be conducted in a lab under very controlled conditions, </w:t>
      </w:r>
      <w:r w:rsidR="003E1E47" w:rsidRPr="003B13B2">
        <w:rPr>
          <w:rFonts w:ascii="Calibri" w:hAnsi="Calibri" w:cs="Calibri"/>
          <w:color w:val="196B24" w:themeColor="accent3"/>
        </w:rPr>
        <w:t>with an approximate duration of 25 minutes and</w:t>
      </w:r>
      <w:r w:rsidR="000D3491" w:rsidRPr="003B13B2">
        <w:rPr>
          <w:rFonts w:ascii="Calibri" w:hAnsi="Calibri" w:cs="Calibri"/>
          <w:color w:val="196B24" w:themeColor="accent3"/>
        </w:rPr>
        <w:t xml:space="preserve"> a</w:t>
      </w:r>
      <w:r w:rsidR="003E1E47" w:rsidRPr="003B13B2">
        <w:rPr>
          <w:rFonts w:ascii="Calibri" w:hAnsi="Calibri" w:cs="Calibri"/>
          <w:color w:val="196B24" w:themeColor="accent3"/>
        </w:rPr>
        <w:t xml:space="preserve"> target sample size of 40-50</w:t>
      </w:r>
      <w:r w:rsidR="00107DAD" w:rsidRPr="003B13B2">
        <w:rPr>
          <w:rFonts w:ascii="Calibri" w:hAnsi="Calibri" w:cs="Calibri"/>
          <w:color w:val="196B24" w:themeColor="accent3"/>
        </w:rPr>
        <w:t xml:space="preserve"> (refined upon power calculations)</w:t>
      </w:r>
      <w:r w:rsidR="00A90B2C" w:rsidRPr="003B13B2">
        <w:rPr>
          <w:rFonts w:ascii="Calibri" w:hAnsi="Calibri" w:cs="Calibri"/>
          <w:color w:val="196B24" w:themeColor="accent3"/>
        </w:rPr>
        <w:t xml:space="preserve">. </w:t>
      </w:r>
      <w:r w:rsidR="001945FF">
        <w:rPr>
          <w:rFonts w:ascii="Calibri" w:hAnsi="Calibri" w:cs="Calibri"/>
          <w:color w:val="196B24" w:themeColor="accent3"/>
        </w:rPr>
        <w:t xml:space="preserve">However, I will also test a small sample online, to compare data quality. </w:t>
      </w:r>
      <w:r w:rsidR="00A90B2C" w:rsidRPr="003B13B2">
        <w:rPr>
          <w:rFonts w:ascii="Calibri" w:hAnsi="Calibri" w:cs="Calibri"/>
          <w:color w:val="196B24" w:themeColor="accent3"/>
        </w:rPr>
        <w:t>The second major challenge concerns the creation of the stimulus material itself, via voice morphing. I have recently created the first set of morphed voices, comprised of 7 human-to-synthetic continua per speaker sex (male and female), uttering the two pseudowords /aba/ and /</w:t>
      </w:r>
      <w:proofErr w:type="spellStart"/>
      <w:r w:rsidR="00A90B2C" w:rsidRPr="003B13B2">
        <w:rPr>
          <w:rFonts w:ascii="Calibri" w:hAnsi="Calibri" w:cs="Calibri"/>
          <w:color w:val="196B24" w:themeColor="accent3"/>
        </w:rPr>
        <w:t>igi</w:t>
      </w:r>
      <w:proofErr w:type="spellEnd"/>
      <w:r w:rsidR="00A90B2C" w:rsidRPr="003B13B2">
        <w:rPr>
          <w:rFonts w:ascii="Calibri" w:hAnsi="Calibri" w:cs="Calibri"/>
          <w:color w:val="196B24" w:themeColor="accent3"/>
        </w:rPr>
        <w:t xml:space="preserve">/ </w:t>
      </w:r>
      <w:r w:rsidR="003B13B2" w:rsidRPr="003B13B2">
        <w:rPr>
          <w:rFonts w:ascii="Calibri" w:hAnsi="Calibri" w:cs="Calibri"/>
          <w:color w:val="196B24" w:themeColor="accent3"/>
        </w:rPr>
        <w:t xml:space="preserve">(Link to </w:t>
      </w:r>
      <w:r w:rsidR="003B13B2">
        <w:rPr>
          <w:rFonts w:ascii="Calibri" w:hAnsi="Calibri" w:cs="Calibri"/>
          <w:color w:val="196B24" w:themeColor="accent3"/>
        </w:rPr>
        <w:t>example stimuli</w:t>
      </w:r>
      <w:r w:rsidR="003B13B2" w:rsidRPr="003B13B2">
        <w:rPr>
          <w:rFonts w:ascii="Calibri" w:hAnsi="Calibri" w:cs="Calibri"/>
          <w:color w:val="196B24" w:themeColor="accent3"/>
        </w:rPr>
        <w:t xml:space="preserve">: </w:t>
      </w:r>
      <w:proofErr w:type="spellStart"/>
      <w:r w:rsidR="003B13B2" w:rsidRPr="003B13B2">
        <w:rPr>
          <w:rFonts w:ascii="Calibri" w:hAnsi="Calibri" w:cs="Calibri"/>
          <w:color w:val="196B24" w:themeColor="accent3"/>
        </w:rPr>
        <w:t>ToDo</w:t>
      </w:r>
      <w:proofErr w:type="spellEnd"/>
      <w:r w:rsidR="003B13B2" w:rsidRPr="003B13B2">
        <w:rPr>
          <w:rFonts w:ascii="Calibri" w:hAnsi="Calibri" w:cs="Calibri"/>
          <w:color w:val="196B24" w:themeColor="accent3"/>
        </w:rPr>
        <w:t xml:space="preserve">). </w:t>
      </w:r>
      <w:r w:rsidR="003B13B2">
        <w:rPr>
          <w:rFonts w:ascii="Calibri" w:hAnsi="Calibri" w:cs="Calibri"/>
          <w:color w:val="196B24" w:themeColor="accent3"/>
        </w:rPr>
        <w:t xml:space="preserve">I am currently validating the stimulus set and I am confident to have a good starting point. At the same time, I gained a realistic idea of the complexity that comes with synthetic voice </w:t>
      </w:r>
      <w:r w:rsidR="00422052">
        <w:rPr>
          <w:rFonts w:ascii="Calibri" w:hAnsi="Calibri" w:cs="Calibri"/>
          <w:color w:val="196B24" w:themeColor="accent3"/>
        </w:rPr>
        <w:t xml:space="preserve">processing, </w:t>
      </w:r>
      <w:r w:rsidR="003B13B2">
        <w:rPr>
          <w:rFonts w:ascii="Calibri" w:hAnsi="Calibri" w:cs="Calibri"/>
          <w:color w:val="196B24" w:themeColor="accent3"/>
        </w:rPr>
        <w:t>and I see much room for improvement</w:t>
      </w:r>
      <w:r w:rsidR="00422052">
        <w:rPr>
          <w:rFonts w:ascii="Calibri" w:hAnsi="Calibri" w:cs="Calibri"/>
          <w:color w:val="196B24" w:themeColor="accent3"/>
        </w:rPr>
        <w:t>,</w:t>
      </w:r>
      <w:r w:rsidR="003B13B2">
        <w:rPr>
          <w:rFonts w:ascii="Calibri" w:hAnsi="Calibri" w:cs="Calibri"/>
          <w:color w:val="196B24" w:themeColor="accent3"/>
        </w:rPr>
        <w:t xml:space="preserve"> </w:t>
      </w:r>
      <w:r w:rsidR="00422052">
        <w:rPr>
          <w:rFonts w:ascii="Calibri" w:hAnsi="Calibri" w:cs="Calibri"/>
          <w:color w:val="196B24" w:themeColor="accent3"/>
        </w:rPr>
        <w:t xml:space="preserve">but its implementation requires the way more far-reaching phonetic experience of my host lab in </w:t>
      </w:r>
      <w:r w:rsidR="00422052" w:rsidRPr="00422052">
        <w:rPr>
          <w:rFonts w:ascii="Calibri" w:hAnsi="Calibri" w:cs="Calibri"/>
          <w:color w:val="196B24" w:themeColor="accent3"/>
        </w:rPr>
        <w:t>London. Thus, for the</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creation of</w:t>
      </w:r>
      <w:r w:rsidR="0016107A" w:rsidRPr="00422052">
        <w:rPr>
          <w:rFonts w:ascii="Calibri" w:hAnsi="Calibri" w:cs="Calibri"/>
          <w:color w:val="196B24" w:themeColor="accent3"/>
        </w:rPr>
        <w:t xml:space="preserve"> </w:t>
      </w:r>
      <w:r w:rsidR="00422052" w:rsidRPr="00422052">
        <w:rPr>
          <w:rFonts w:ascii="Calibri" w:hAnsi="Calibri" w:cs="Calibri"/>
          <w:color w:val="196B24" w:themeColor="accent3"/>
        </w:rPr>
        <w:t>valid and high-quality</w:t>
      </w:r>
      <w:r w:rsidR="0016107A" w:rsidRPr="00422052">
        <w:rPr>
          <w:rFonts w:ascii="Calibri" w:hAnsi="Calibri" w:cs="Calibri"/>
          <w:color w:val="196B24" w:themeColor="accent3"/>
        </w:rPr>
        <w:t xml:space="preserve"> stimulus material </w:t>
      </w:r>
      <w:r w:rsidR="00422052" w:rsidRPr="00422052">
        <w:rPr>
          <w:rFonts w:ascii="Calibri" w:hAnsi="Calibri" w:cs="Calibri"/>
          <w:color w:val="196B24" w:themeColor="accent3"/>
        </w:rPr>
        <w:t>it is crucial to</w:t>
      </w:r>
      <w:r w:rsidR="0016107A" w:rsidRPr="00422052">
        <w:rPr>
          <w:rFonts w:ascii="Calibri" w:hAnsi="Calibri" w:cs="Calibri"/>
          <w:color w:val="196B24" w:themeColor="accent3"/>
        </w:rPr>
        <w:t xml:space="preserve"> combine my extensive experience with voice morphing with the hosts’ practical expertise on research using synthetic voices. </w:t>
      </w:r>
    </w:p>
    <w:p w14:paraId="75C314C8" w14:textId="17C25B0B" w:rsidR="00372F2A" w:rsidRPr="001C1554" w:rsidRDefault="008C12AF" w:rsidP="00FE17B6">
      <w:pPr>
        <w:ind w:firstLine="360"/>
        <w:rPr>
          <w:rFonts w:ascii="Calibri" w:hAnsi="Calibri" w:cs="Calibri"/>
        </w:rPr>
      </w:pPr>
      <w:r w:rsidRPr="001C1554">
        <w:rPr>
          <w:rFonts w:ascii="Calibri" w:hAnsi="Calibri" w:cs="Calibri"/>
          <w:b/>
          <w:bCs/>
        </w:rPr>
        <w:t>Hypothesis:</w:t>
      </w:r>
      <w:r w:rsidRPr="001C1554">
        <w:rPr>
          <w:rFonts w:ascii="Calibri" w:hAnsi="Calibri" w:cs="Calibri"/>
        </w:rPr>
        <w:t xml:space="preserve"> </w:t>
      </w:r>
      <w:r w:rsidR="008B0E42" w:rsidRPr="001C1554">
        <w:rPr>
          <w:rFonts w:ascii="Calibri" w:hAnsi="Calibri" w:cs="Calibri"/>
        </w:rPr>
        <w:t xml:space="preserve">I predict a contrastive aftereffect for human-likeness of voices: </w:t>
      </w:r>
      <w:r w:rsidR="003E1E47" w:rsidRPr="001C1554">
        <w:rPr>
          <w:rFonts w:ascii="Calibri" w:hAnsi="Calibri" w:cs="Calibri"/>
        </w:rPr>
        <w:t>After adaptation to synthetic voices, ambiguous voices lying on a human-synthetic-morphing continuum will be more likely be classified as human. After adaptation to human voices, the same ambiguous voices will be more likely classified as synthe</w:t>
      </w:r>
      <w:r w:rsidR="000D3491" w:rsidRPr="001C1554">
        <w:rPr>
          <w:rFonts w:ascii="Calibri" w:hAnsi="Calibri" w:cs="Calibri"/>
        </w:rPr>
        <w:t>tic</w:t>
      </w:r>
      <w:r w:rsidR="003E1E47" w:rsidRPr="001C1554">
        <w:rPr>
          <w:rFonts w:ascii="Calibri" w:hAnsi="Calibri" w:cs="Calibri"/>
        </w:rPr>
        <w:t xml:space="preserve">. This shows that our inner reference for human-likeness-based naturalness is amenable to perceptual </w:t>
      </w:r>
      <w:r w:rsidR="00162213" w:rsidRPr="001C1554">
        <w:rPr>
          <w:rFonts w:ascii="Calibri" w:hAnsi="Calibri" w:cs="Calibri"/>
        </w:rPr>
        <w:t>manipulation</w:t>
      </w:r>
      <w:r w:rsidR="003E1E47" w:rsidRPr="001C1554">
        <w:rPr>
          <w:rFonts w:ascii="Calibri" w:hAnsi="Calibri" w:cs="Calibri"/>
        </w:rPr>
        <w:t>.</w:t>
      </w:r>
    </w:p>
    <w:p w14:paraId="7EB0E6C7" w14:textId="1E13518A" w:rsidR="00422052" w:rsidRPr="00B20799" w:rsidRDefault="00422052" w:rsidP="008005CB">
      <w:pPr>
        <w:pStyle w:val="berschrift2"/>
        <w:numPr>
          <w:ilvl w:val="1"/>
          <w:numId w:val="23"/>
        </w:numPr>
        <w:rPr>
          <w:rFonts w:ascii="Calibri" w:hAnsi="Calibri" w:cs="Calibri"/>
          <w:sz w:val="24"/>
          <w:szCs w:val="24"/>
        </w:rPr>
      </w:pPr>
      <w:r w:rsidRPr="00B20799">
        <w:rPr>
          <w:rFonts w:ascii="Calibri" w:hAnsi="Calibri" w:cs="Calibri"/>
          <w:sz w:val="24"/>
          <w:szCs w:val="24"/>
        </w:rPr>
        <w:lastRenderedPageBreak/>
        <w:t xml:space="preserve">Study 3 </w:t>
      </w:r>
      <w:r w:rsidR="00A703A4" w:rsidRPr="00B20799">
        <w:rPr>
          <w:rFonts w:ascii="Calibri" w:hAnsi="Calibri" w:cs="Calibri"/>
          <w:sz w:val="24"/>
          <w:szCs w:val="24"/>
        </w:rPr>
        <w:t xml:space="preserve">– effects </w:t>
      </w:r>
      <w:r w:rsidR="00344D02" w:rsidRPr="00B20799">
        <w:rPr>
          <w:rFonts w:ascii="Calibri" w:hAnsi="Calibri" w:cs="Calibri"/>
          <w:sz w:val="24"/>
          <w:szCs w:val="24"/>
        </w:rPr>
        <w:t>a</w:t>
      </w:r>
      <w:r w:rsidR="00344D02">
        <w:rPr>
          <w:rFonts w:ascii="Calibri" w:hAnsi="Calibri" w:cs="Calibri"/>
          <w:sz w:val="24"/>
          <w:szCs w:val="24"/>
        </w:rPr>
        <w:t>n</w:t>
      </w:r>
      <w:r w:rsidR="00344D02" w:rsidRPr="00B20799">
        <w:rPr>
          <w:rFonts w:ascii="Calibri" w:hAnsi="Calibri" w:cs="Calibri"/>
          <w:sz w:val="24"/>
          <w:szCs w:val="24"/>
        </w:rPr>
        <w:t xml:space="preserve"> audiobook intervention </w:t>
      </w:r>
      <w:r w:rsidR="00344D02">
        <w:rPr>
          <w:rFonts w:ascii="Calibri" w:hAnsi="Calibri" w:cs="Calibri"/>
          <w:sz w:val="24"/>
          <w:szCs w:val="24"/>
        </w:rPr>
        <w:t xml:space="preserve">on </w:t>
      </w:r>
      <w:r w:rsidR="00A703A4" w:rsidRPr="00B20799">
        <w:rPr>
          <w:rFonts w:ascii="Calibri" w:hAnsi="Calibri" w:cs="Calibri"/>
          <w:sz w:val="24"/>
          <w:szCs w:val="24"/>
        </w:rPr>
        <w:t>synthetic voice</w:t>
      </w:r>
      <w:r w:rsidR="00344D02">
        <w:rPr>
          <w:rFonts w:ascii="Calibri" w:hAnsi="Calibri" w:cs="Calibri"/>
          <w:sz w:val="24"/>
          <w:szCs w:val="24"/>
        </w:rPr>
        <w:t xml:space="preserve"> perception</w:t>
      </w:r>
    </w:p>
    <w:p w14:paraId="22DDED5F" w14:textId="56612A66" w:rsidR="00A703A4" w:rsidRPr="00B20799" w:rsidRDefault="00A703A4" w:rsidP="00422052">
      <w:pPr>
        <w:rPr>
          <w:color w:val="196B24" w:themeColor="accent3"/>
        </w:rPr>
      </w:pPr>
      <w:r w:rsidRPr="00B20799">
        <w:rPr>
          <w:rFonts w:ascii="Calibri" w:hAnsi="Calibri" w:cs="Calibri"/>
          <w:color w:val="196B24" w:themeColor="accent3"/>
        </w:rPr>
        <w:t xml:space="preserve">The first two studies provide unique and complementary insights. The strength of Study 1 lies in its ecological validity because it links daily-life experience of participants to synthetic voice perception. However, it is limited by its correlational design. Study 2 employs an experimental paradigm, with the potential to establish causal evidence that our inner reference for synthetic voice features can be manipulated via recent perceptual exposure. However, it is limited to short-term effects only. </w:t>
      </w:r>
      <w:r w:rsidR="003D0D8A" w:rsidRPr="00B20799">
        <w:rPr>
          <w:rFonts w:ascii="Calibri" w:hAnsi="Calibri" w:cs="Calibri"/>
          <w:color w:val="196B24" w:themeColor="accent3"/>
        </w:rPr>
        <w:t>I</w:t>
      </w:r>
      <w:r w:rsidRPr="00B20799">
        <w:rPr>
          <w:rFonts w:ascii="Calibri" w:hAnsi="Calibri" w:cs="Calibri"/>
          <w:color w:val="196B24" w:themeColor="accent3"/>
        </w:rPr>
        <w:t xml:space="preserve">n the third and presumably most ambitious study, I plan to combine </w:t>
      </w:r>
      <w:r w:rsidR="003D0D8A" w:rsidRPr="00B20799">
        <w:rPr>
          <w:rFonts w:ascii="Calibri" w:hAnsi="Calibri" w:cs="Calibri"/>
          <w:color w:val="196B24" w:themeColor="accent3"/>
        </w:rPr>
        <w:t>the best of both</w:t>
      </w:r>
      <w:r w:rsidRPr="00B20799">
        <w:rPr>
          <w:rFonts w:ascii="Calibri" w:hAnsi="Calibri" w:cs="Calibri"/>
          <w:color w:val="196B24" w:themeColor="accent3"/>
        </w:rPr>
        <w:t xml:space="preserve"> approaches</w:t>
      </w:r>
      <w:r w:rsidR="003D0D8A" w:rsidRPr="00B20799">
        <w:rPr>
          <w:rFonts w:ascii="Calibri" w:hAnsi="Calibri" w:cs="Calibri"/>
          <w:color w:val="196B24" w:themeColor="accent3"/>
        </w:rPr>
        <w:t xml:space="preserve">. </w:t>
      </w:r>
    </w:p>
    <w:p w14:paraId="1E5339B6" w14:textId="72B6D289" w:rsidR="00B20799" w:rsidRPr="00F512BC" w:rsidRDefault="00B20799" w:rsidP="00B20799">
      <w:pPr>
        <w:ind w:firstLine="360"/>
        <w:rPr>
          <w:rFonts w:ascii="Calibri" w:hAnsi="Calibri" w:cs="Calibri"/>
          <w:color w:val="196B24" w:themeColor="accent3"/>
        </w:rPr>
      </w:pPr>
      <w:r w:rsidRPr="001C1554">
        <w:rPr>
          <w:rFonts w:ascii="Calibri" w:hAnsi="Calibri" w:cs="Calibri"/>
          <w:b/>
          <w:bCs/>
        </w:rPr>
        <w:t>Research question:</w:t>
      </w:r>
      <w:r w:rsidRPr="001C1554">
        <w:rPr>
          <w:rFonts w:ascii="Calibri" w:hAnsi="Calibri" w:cs="Calibri"/>
        </w:rPr>
        <w:t xml:space="preserve"> </w:t>
      </w:r>
      <w:r w:rsidRPr="00F512BC">
        <w:rPr>
          <w:rFonts w:ascii="Calibri" w:hAnsi="Calibri" w:cs="Calibri"/>
          <w:color w:val="196B24" w:themeColor="accent3"/>
        </w:rPr>
        <w:t>Does regular exposure to synthetic voices over a course of three weeks affect the perception and evaluation of synthetic voice features?</w:t>
      </w:r>
    </w:p>
    <w:p w14:paraId="78A35C01" w14:textId="0A035800" w:rsidR="00B20799" w:rsidRDefault="00B20799" w:rsidP="00B20799">
      <w:pPr>
        <w:rPr>
          <w:rFonts w:ascii="Calibri" w:hAnsi="Calibri" w:cs="Calibri"/>
          <w:color w:val="196B24" w:themeColor="accent3"/>
        </w:rPr>
      </w:pPr>
      <w:r w:rsidRPr="001C1554">
        <w:rPr>
          <w:rFonts w:ascii="Calibri" w:hAnsi="Calibri" w:cs="Calibri"/>
          <w:b/>
          <w:bCs/>
        </w:rPr>
        <w:t>Design:</w:t>
      </w:r>
      <w:r>
        <w:rPr>
          <w:rFonts w:ascii="Calibri" w:hAnsi="Calibri" w:cs="Calibri"/>
          <w:b/>
          <w:bCs/>
        </w:rPr>
        <w:t xml:space="preserve"> </w:t>
      </w:r>
      <w:r w:rsidRPr="00B20799">
        <w:rPr>
          <w:rFonts w:ascii="Calibri" w:hAnsi="Calibri" w:cs="Calibri"/>
          <w:color w:val="196B24" w:themeColor="accent3"/>
        </w:rPr>
        <w:t xml:space="preserve">Study 3 is a three-week audiobook intervention study, where one group of participants will regularly listen to an audiobook read by a </w:t>
      </w:r>
      <w:r w:rsidRPr="00F512BC">
        <w:rPr>
          <w:rFonts w:ascii="Calibri" w:hAnsi="Calibri" w:cs="Calibri"/>
          <w:color w:val="196B24" w:themeColor="accent3"/>
        </w:rPr>
        <w:t>synthetic narrator</w:t>
      </w:r>
      <w:r w:rsidR="001945FF">
        <w:rPr>
          <w:rFonts w:ascii="Calibri" w:hAnsi="Calibri" w:cs="Calibri"/>
          <w:color w:val="196B24" w:themeColor="accent3"/>
        </w:rPr>
        <w:t xml:space="preserve"> (</w:t>
      </w:r>
      <w:r w:rsidR="001945FF" w:rsidRPr="001945FF">
        <w:rPr>
          <w:rFonts w:ascii="Calibri" w:hAnsi="Calibri" w:cs="Calibri"/>
          <w:b/>
          <w:bCs/>
          <w:color w:val="196B24" w:themeColor="accent3"/>
        </w:rPr>
        <w:t>Figure 3</w:t>
      </w:r>
      <w:r w:rsidR="001945FF">
        <w:rPr>
          <w:rFonts w:ascii="Calibri" w:hAnsi="Calibri" w:cs="Calibri"/>
          <w:color w:val="196B24" w:themeColor="accent3"/>
        </w:rPr>
        <w:t>)</w:t>
      </w:r>
      <w:r w:rsidR="001E0849">
        <w:rPr>
          <w:rFonts w:ascii="Calibri" w:hAnsi="Calibri" w:cs="Calibri"/>
          <w:color w:val="196B24" w:themeColor="accent3"/>
        </w:rPr>
        <w:t>. The control</w:t>
      </w:r>
      <w:r w:rsidRPr="00F512BC">
        <w:rPr>
          <w:rFonts w:ascii="Calibri" w:hAnsi="Calibri" w:cs="Calibri"/>
          <w:color w:val="196B24" w:themeColor="accent3"/>
        </w:rPr>
        <w:t xml:space="preserve"> group will listen to the same audiobook</w:t>
      </w:r>
      <w:r w:rsidR="000865FB">
        <w:rPr>
          <w:rFonts w:ascii="Calibri" w:hAnsi="Calibri" w:cs="Calibri"/>
          <w:color w:val="196B24" w:themeColor="accent3"/>
        </w:rPr>
        <w:t>, but</w:t>
      </w:r>
      <w:r w:rsidRPr="00F512BC">
        <w:rPr>
          <w:rFonts w:ascii="Calibri" w:hAnsi="Calibri" w:cs="Calibri"/>
          <w:color w:val="196B24" w:themeColor="accent3"/>
        </w:rPr>
        <w:t xml:space="preserve"> read by a human narrator.</w:t>
      </w:r>
      <w:r w:rsidR="000865FB">
        <w:rPr>
          <w:rFonts w:ascii="Calibri" w:hAnsi="Calibri" w:cs="Calibri"/>
          <w:color w:val="196B24" w:themeColor="accent3"/>
        </w:rPr>
        <w:t xml:space="preserve"> </w:t>
      </w:r>
      <w:r w:rsidR="00F512BC">
        <w:rPr>
          <w:rFonts w:ascii="Calibri" w:hAnsi="Calibri" w:cs="Calibri"/>
          <w:color w:val="196B24" w:themeColor="accent3"/>
        </w:rPr>
        <w:t xml:space="preserve">Before and after intervention, participants will rate a set of synthetic voices on naturalness, pleasantness and listening effort. </w:t>
      </w:r>
      <w:r w:rsidR="001E0849">
        <w:rPr>
          <w:rFonts w:ascii="Calibri" w:hAnsi="Calibri" w:cs="Calibri"/>
          <w:color w:val="196B24" w:themeColor="accent3"/>
        </w:rPr>
        <w:t xml:space="preserve">I will </w:t>
      </w:r>
      <w:r w:rsidR="001945FF">
        <w:rPr>
          <w:rFonts w:ascii="Calibri" w:hAnsi="Calibri" w:cs="Calibri"/>
          <w:color w:val="196B24" w:themeColor="accent3"/>
        </w:rPr>
        <w:t>select</w:t>
      </w:r>
      <w:r w:rsidR="001E0849">
        <w:rPr>
          <w:rFonts w:ascii="Calibri" w:hAnsi="Calibri" w:cs="Calibri"/>
          <w:color w:val="196B24" w:themeColor="accent3"/>
        </w:rPr>
        <w:t xml:space="preserve"> a subset of the voice material from Study 1</w:t>
      </w:r>
      <w:r w:rsidR="001945FF">
        <w:rPr>
          <w:rFonts w:ascii="Calibri" w:hAnsi="Calibri" w:cs="Calibri"/>
          <w:color w:val="196B24" w:themeColor="accent3"/>
        </w:rPr>
        <w:t xml:space="preserve">, using its results to pick the stimuli which were most informative in revealing individual differences. </w:t>
      </w:r>
      <w:r w:rsidR="00231230">
        <w:rPr>
          <w:rFonts w:ascii="Calibri" w:hAnsi="Calibri" w:cs="Calibri"/>
          <w:color w:val="196B24" w:themeColor="accent3"/>
        </w:rPr>
        <w:t xml:space="preserve">Pre- and post-testing of participants will take place in the lab, to ensure a controlled testing environment and to enhance commitment to the intervention </w:t>
      </w:r>
      <w:r w:rsidR="00156BB2">
        <w:rPr>
          <w:rFonts w:ascii="Calibri" w:hAnsi="Calibri" w:cs="Calibri"/>
          <w:color w:val="196B24" w:themeColor="accent3"/>
        </w:rPr>
        <w:t xml:space="preserve">via personal contact with participants. The intervention itself is online. Over a course of three weeks, participants will be listening to an audiobook for 5-10 minutes each day. They will receive a link every day in the morning and another reminder in the afternoon. After listening to the track, they will be prompted with 3 multiple-choice questions about the content of the day’s audiobook to ensure they actually paid attention. Only participants with &gt;90% completed days and &gt;90% correct answers will be kept in the final sample and will receive additional compensation as a motivator. The </w:t>
      </w:r>
      <w:r w:rsidR="00D2316B">
        <w:rPr>
          <w:rFonts w:ascii="Calibri" w:hAnsi="Calibri" w:cs="Calibri"/>
          <w:color w:val="196B24" w:themeColor="accent3"/>
        </w:rPr>
        <w:t xml:space="preserve">voices of </w:t>
      </w:r>
      <w:r w:rsidR="00156BB2">
        <w:rPr>
          <w:rFonts w:ascii="Calibri" w:hAnsi="Calibri" w:cs="Calibri"/>
          <w:color w:val="196B24" w:themeColor="accent3"/>
        </w:rPr>
        <w:t xml:space="preserve">narrators from the audiobook will not be included in the stimulus set for pre- and post-testing to avoid familiarity effects with these specific voices. </w:t>
      </w:r>
    </w:p>
    <w:p w14:paraId="70737207" w14:textId="3F668B25" w:rsidR="00526A9B" w:rsidRPr="000865FB" w:rsidRDefault="00526A9B" w:rsidP="00526A9B">
      <w:pPr>
        <w:pStyle w:val="Beschriftung"/>
        <w:keepNext/>
        <w:rPr>
          <w:rFonts w:ascii="Calibri" w:hAnsi="Calibri" w:cs="Calibri"/>
          <w:b/>
          <w:bCs/>
          <w:i w:val="0"/>
          <w:iCs w:val="0"/>
          <w:color w:val="196B24" w:themeColor="accent3"/>
          <w:sz w:val="24"/>
          <w:szCs w:val="24"/>
        </w:rPr>
      </w:pPr>
      <w:r w:rsidRPr="000865FB">
        <w:rPr>
          <w:rFonts w:ascii="Calibri" w:hAnsi="Calibri" w:cs="Calibri"/>
          <w:b/>
          <w:bCs/>
          <w:i w:val="0"/>
          <w:iCs w:val="0"/>
          <w:color w:val="196B24" w:themeColor="accent3"/>
          <w:sz w:val="24"/>
          <w:szCs w:val="24"/>
        </w:rPr>
        <w:t xml:space="preserve">Figure </w:t>
      </w:r>
      <w:r w:rsidRPr="000865FB">
        <w:rPr>
          <w:rFonts w:ascii="Calibri" w:hAnsi="Calibri" w:cs="Calibri"/>
          <w:b/>
          <w:bCs/>
          <w:i w:val="0"/>
          <w:iCs w:val="0"/>
          <w:color w:val="196B24" w:themeColor="accent3"/>
          <w:sz w:val="24"/>
          <w:szCs w:val="24"/>
        </w:rPr>
        <w:t>3</w:t>
      </w:r>
    </w:p>
    <w:p w14:paraId="145A8A2C" w14:textId="63BD8CBC" w:rsidR="00526A9B" w:rsidRPr="000865FB" w:rsidRDefault="00526A9B" w:rsidP="00B20799">
      <w:pPr>
        <w:rPr>
          <w:rFonts w:ascii="Calibri" w:hAnsi="Calibri" w:cs="Calibri"/>
          <w:color w:val="196B24" w:themeColor="accent3"/>
        </w:rPr>
      </w:pPr>
      <w:r w:rsidRPr="000865FB">
        <w:rPr>
          <w:rFonts w:ascii="Calibri" w:hAnsi="Calibri" w:cs="Calibri"/>
          <w:color w:val="196B24" w:themeColor="accent3"/>
        </w:rPr>
        <w:t>Depiction of the intervention design for Study 3</w:t>
      </w:r>
    </w:p>
    <w:p w14:paraId="5EF41763" w14:textId="471A7E73" w:rsidR="00526A9B" w:rsidRDefault="00526A9B" w:rsidP="00B20799">
      <w:pPr>
        <w:rPr>
          <w:rFonts w:ascii="Calibri" w:hAnsi="Calibri" w:cs="Calibri"/>
          <w:color w:val="196B24" w:themeColor="accent3"/>
        </w:rPr>
      </w:pPr>
      <w:r>
        <w:rPr>
          <w:rFonts w:ascii="Calibri" w:hAnsi="Calibri" w:cs="Calibri"/>
          <w:noProof/>
          <w:color w:val="196B24" w:themeColor="accent3"/>
        </w:rPr>
        <w:drawing>
          <wp:inline distT="0" distB="0" distL="0" distR="0" wp14:anchorId="0AC36D11" wp14:editId="3DD38F20">
            <wp:extent cx="6139628" cy="13430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51660" cy="1345657"/>
                    </a:xfrm>
                    <a:prstGeom prst="rect">
                      <a:avLst/>
                    </a:prstGeom>
                    <a:noFill/>
                  </pic:spPr>
                </pic:pic>
              </a:graphicData>
            </a:graphic>
          </wp:inline>
        </w:drawing>
      </w:r>
    </w:p>
    <w:p w14:paraId="7742B44A" w14:textId="460710A3" w:rsidR="00156BB2" w:rsidRDefault="00156BB2" w:rsidP="00B20799">
      <w:pPr>
        <w:rPr>
          <w:rFonts w:ascii="Calibri" w:hAnsi="Calibri" w:cs="Calibri"/>
          <w:color w:val="196B24" w:themeColor="accent3"/>
        </w:rPr>
      </w:pPr>
      <w:r>
        <w:rPr>
          <w:rFonts w:ascii="Calibri" w:hAnsi="Calibri" w:cs="Calibri"/>
          <w:color w:val="196B24" w:themeColor="accent3"/>
        </w:rPr>
        <w:t>I aim for 40</w:t>
      </w:r>
      <w:r w:rsidR="007E701F">
        <w:rPr>
          <w:rFonts w:ascii="Calibri" w:hAnsi="Calibri" w:cs="Calibri"/>
          <w:color w:val="196B24" w:themeColor="accent3"/>
        </w:rPr>
        <w:t>-50</w:t>
      </w:r>
      <w:r>
        <w:rPr>
          <w:rFonts w:ascii="Calibri" w:hAnsi="Calibri" w:cs="Calibri"/>
          <w:color w:val="196B24" w:themeColor="accent3"/>
        </w:rPr>
        <w:t xml:space="preserve"> participants per </w:t>
      </w:r>
      <w:r w:rsidRPr="00156BB2">
        <w:rPr>
          <w:rFonts w:ascii="Calibri" w:hAnsi="Calibri" w:cs="Calibri"/>
          <w:color w:val="196B24" w:themeColor="accent3"/>
        </w:rPr>
        <w:t>group (specific numbers refined upon power calculations). Pre- and post-testing will take abo</w:t>
      </w:r>
      <w:r>
        <w:rPr>
          <w:rFonts w:ascii="Calibri" w:hAnsi="Calibri" w:cs="Calibri"/>
          <w:color w:val="196B24" w:themeColor="accent3"/>
        </w:rPr>
        <w:t>ut 30-60 minutes per session in the lab, the daily intervention should not exceed 10 minutes including the control questions</w:t>
      </w:r>
      <w:r w:rsidR="00D2316B">
        <w:rPr>
          <w:rFonts w:ascii="Calibri" w:hAnsi="Calibri" w:cs="Calibri"/>
          <w:color w:val="196B24" w:themeColor="accent3"/>
        </w:rPr>
        <w:t>.</w:t>
      </w:r>
      <w:r w:rsidR="00D861E2">
        <w:rPr>
          <w:rFonts w:ascii="Calibri" w:hAnsi="Calibri" w:cs="Calibri"/>
          <w:color w:val="196B24" w:themeColor="accent3"/>
        </w:rPr>
        <w:t xml:space="preserve"> Longitudinal designs are always a </w:t>
      </w:r>
      <w:r w:rsidR="00497427">
        <w:rPr>
          <w:rFonts w:ascii="Calibri" w:hAnsi="Calibri" w:cs="Calibri"/>
          <w:color w:val="196B24" w:themeColor="accent3"/>
        </w:rPr>
        <w:t xml:space="preserve">huge </w:t>
      </w:r>
      <w:r w:rsidR="00D861E2">
        <w:rPr>
          <w:rFonts w:ascii="Calibri" w:hAnsi="Calibri" w:cs="Calibri"/>
          <w:color w:val="196B24" w:themeColor="accent3"/>
        </w:rPr>
        <w:t xml:space="preserve">logistical </w:t>
      </w:r>
      <w:r w:rsidR="00497427">
        <w:rPr>
          <w:rFonts w:ascii="Calibri" w:hAnsi="Calibri" w:cs="Calibri"/>
          <w:color w:val="196B24" w:themeColor="accent3"/>
        </w:rPr>
        <w:t>effort</w:t>
      </w:r>
      <w:r w:rsidR="00D861E2">
        <w:rPr>
          <w:rFonts w:ascii="Calibri" w:hAnsi="Calibri" w:cs="Calibri"/>
          <w:color w:val="196B24" w:themeColor="accent3"/>
        </w:rPr>
        <w:t xml:space="preserve">, which need thorough planning, careful monitoring </w:t>
      </w:r>
      <w:r w:rsidR="00D861E2">
        <w:rPr>
          <w:rFonts w:ascii="Calibri" w:hAnsi="Calibri" w:cs="Calibri"/>
          <w:color w:val="196B24" w:themeColor="accent3"/>
        </w:rPr>
        <w:lastRenderedPageBreak/>
        <w:t xml:space="preserve">and </w:t>
      </w:r>
      <w:r w:rsidR="00497427">
        <w:rPr>
          <w:rFonts w:ascii="Calibri" w:hAnsi="Calibri" w:cs="Calibri"/>
          <w:color w:val="196B24" w:themeColor="accent3"/>
        </w:rPr>
        <w:t>adequate</w:t>
      </w:r>
      <w:r w:rsidR="00D861E2">
        <w:rPr>
          <w:rFonts w:ascii="Calibri" w:hAnsi="Calibri" w:cs="Calibri"/>
          <w:color w:val="196B24" w:themeColor="accent3"/>
        </w:rPr>
        <w:t xml:space="preserve"> </w:t>
      </w:r>
      <w:r w:rsidR="00497427">
        <w:rPr>
          <w:rFonts w:ascii="Calibri" w:hAnsi="Calibri" w:cs="Calibri"/>
          <w:color w:val="196B24" w:themeColor="accent3"/>
        </w:rPr>
        <w:t xml:space="preserve">time scheduling. I am aware of the ambitious nature of this project and I am looking forward to taking on this challenge, building on the experience of my German host Prof. Dr. Stefan </w:t>
      </w:r>
      <w:proofErr w:type="spellStart"/>
      <w:r w:rsidR="00497427">
        <w:rPr>
          <w:rFonts w:ascii="Calibri" w:hAnsi="Calibri" w:cs="Calibri"/>
          <w:color w:val="196B24" w:themeColor="accent3"/>
        </w:rPr>
        <w:t>Schweinberger</w:t>
      </w:r>
      <w:proofErr w:type="spellEnd"/>
      <w:r w:rsidR="00497427">
        <w:rPr>
          <w:rFonts w:ascii="Calibri" w:hAnsi="Calibri" w:cs="Calibri"/>
          <w:color w:val="196B24" w:themeColor="accent3"/>
        </w:rPr>
        <w:t xml:space="preserve">, who currently runs several online intervention studies on auditory perception. Realistically, data collection for this study could take 6-12 months, therefore </w:t>
      </w:r>
      <w:r w:rsidR="00C2450F">
        <w:rPr>
          <w:rFonts w:ascii="Calibri" w:hAnsi="Calibri" w:cs="Calibri"/>
          <w:color w:val="196B24" w:themeColor="accent3"/>
        </w:rPr>
        <w:t>I will start with designing and planning it right from the start of the project. Whether the data collection will be in London</w:t>
      </w:r>
      <w:r w:rsidR="007660DB">
        <w:rPr>
          <w:rFonts w:ascii="Calibri" w:hAnsi="Calibri" w:cs="Calibri"/>
          <w:color w:val="196B24" w:themeColor="accent3"/>
        </w:rPr>
        <w:t>,</w:t>
      </w:r>
      <w:r w:rsidR="00C2450F">
        <w:rPr>
          <w:rFonts w:ascii="Calibri" w:hAnsi="Calibri" w:cs="Calibri"/>
          <w:color w:val="196B24" w:themeColor="accent3"/>
        </w:rPr>
        <w:t xml:space="preserve"> Jena</w:t>
      </w:r>
      <w:r w:rsidR="007660DB">
        <w:rPr>
          <w:rFonts w:ascii="Calibri" w:hAnsi="Calibri" w:cs="Calibri"/>
          <w:color w:val="196B24" w:themeColor="accent3"/>
        </w:rPr>
        <w:t>,</w:t>
      </w:r>
      <w:r w:rsidR="00C2450F">
        <w:rPr>
          <w:rFonts w:ascii="Calibri" w:hAnsi="Calibri" w:cs="Calibri"/>
          <w:color w:val="196B24" w:themeColor="accent3"/>
        </w:rPr>
        <w:t xml:space="preserve"> or in both sites will be decided based on</w:t>
      </w:r>
      <w:r w:rsidR="00ED5A35">
        <w:rPr>
          <w:rFonts w:ascii="Calibri" w:hAnsi="Calibri" w:cs="Calibri"/>
          <w:color w:val="196B24" w:themeColor="accent3"/>
        </w:rPr>
        <w:t xml:space="preserve"> considerations</w:t>
      </w:r>
      <w:r w:rsidR="00C2450F">
        <w:rPr>
          <w:rFonts w:ascii="Calibri" w:hAnsi="Calibri" w:cs="Calibri"/>
          <w:color w:val="196B24" w:themeColor="accent3"/>
        </w:rPr>
        <w:t xml:space="preserve"> of feasibility. </w:t>
      </w:r>
      <w:r w:rsidR="007660DB">
        <w:rPr>
          <w:rFonts w:ascii="Calibri" w:hAnsi="Calibri" w:cs="Calibri"/>
          <w:color w:val="196B24" w:themeColor="accent3"/>
        </w:rPr>
        <w:t xml:space="preserve">In case of unforeseen difficulties, I have the opportunity to consult with another of my collaborators, </w:t>
      </w:r>
      <w:commentRangeStart w:id="1"/>
      <w:r w:rsidR="007660DB">
        <w:rPr>
          <w:rFonts w:ascii="Calibri" w:hAnsi="Calibri" w:cs="Calibri"/>
          <w:color w:val="196B24" w:themeColor="accent3"/>
        </w:rPr>
        <w:t xml:space="preserve">Prof. Emma </w:t>
      </w:r>
      <w:proofErr w:type="spellStart"/>
      <w:r w:rsidR="007660DB">
        <w:rPr>
          <w:rFonts w:ascii="Calibri" w:hAnsi="Calibri" w:cs="Calibri"/>
          <w:color w:val="196B24" w:themeColor="accent3"/>
        </w:rPr>
        <w:t>Rodero</w:t>
      </w:r>
      <w:commentRangeEnd w:id="1"/>
      <w:proofErr w:type="spellEnd"/>
      <w:r w:rsidR="006B3BEF">
        <w:rPr>
          <w:rStyle w:val="Kommentarzeichen"/>
        </w:rPr>
        <w:commentReference w:id="1"/>
      </w:r>
      <w:r w:rsidR="007660DB">
        <w:rPr>
          <w:rFonts w:ascii="Calibri" w:hAnsi="Calibri" w:cs="Calibri"/>
          <w:color w:val="196B24" w:themeColor="accent3"/>
        </w:rPr>
        <w:t xml:space="preserve">, </w:t>
      </w:r>
      <w:r w:rsidR="007660DB">
        <w:rPr>
          <w:color w:val="196B24" w:themeColor="accent3"/>
        </w:rPr>
        <w:t xml:space="preserve">who has specific </w:t>
      </w:r>
      <w:r w:rsidR="007660DB">
        <w:rPr>
          <w:color w:val="196B24" w:themeColor="accent3"/>
        </w:rPr>
        <w:t xml:space="preserve">expertise with audiobooks using synthetic vs </w:t>
      </w:r>
      <w:r w:rsidR="007660DB" w:rsidRPr="007660DB">
        <w:rPr>
          <w:color w:val="196B24" w:themeColor="accent3"/>
        </w:rPr>
        <w:t xml:space="preserve">human narrators </w:t>
      </w:r>
      <w:sdt>
        <w:sdtPr>
          <w:rPr>
            <w:rFonts w:ascii="Calibri" w:hAnsi="Calibri" w:cs="Calibri"/>
            <w:color w:val="196B24" w:themeColor="accent3"/>
          </w:rPr>
          <w:alias w:val="To edit, see citavi.com/edit"/>
          <w:tag w:val="CitaviPlaceholder#81da7d0a-75c6-4ed0-8e7b-100284c771b0"/>
          <w:id w:val="-1056162647"/>
          <w:placeholder>
            <w:docPart w:val="244E481C2FC44E4680D239EB6437A491"/>
          </w:placeholder>
        </w:sdtPr>
        <w:sdtContent>
          <w:r w:rsidR="007660DB" w:rsidRPr="007660DB">
            <w:rPr>
              <w:rFonts w:ascii="Calibri" w:hAnsi="Calibri" w:cs="Calibri"/>
              <w:color w:val="196B24" w:themeColor="accent3"/>
            </w:rPr>
            <w:fldChar w:fldCharType="begin"/>
          </w:r>
          <w:r w:rsidR="007660DB" w:rsidRPr="007660DB">
            <w:rPr>
              <w:rFonts w:ascii="Calibri" w:hAnsi="Calibri" w:cs="Calibri"/>
              <w:color w:val="196B24" w:themeColor="accent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WIzMWI3LTk5ZWQtNDk4Zi1iNTgxLTUyNzNkYTg2MjQ3YSIsIlJhbmdlTGVuZ3RoIjoyMiwiUmVmZXJlbmNlSWQiOiJiMmNmZWQyMi0wMWRjLTRiZmItYjMwMi0yNGQ2OTJmZTNj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NSIsIiR0eXBlIjoiU3dpc3NBY2FkZW1pYy5DaXRhdmkuUHJvamVjdCwgU3dpc3NBY2FkZW1pYy5DaXRhdmkifX0seyIkaWQiOiI2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NSJ9fV0sIkJpYlRlWEtleSI6IlJvZGVyb18yMDIzIiwiQ2l0YXRpb25LZXlVcGRhdGVUeXBlIjowLCJDb2xsYWJvcmF0b3JzIjpbXSwiRG9pIjoiMTAuMTE3Ny8xNDYxNDQ0ODIxMTAyNDE0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}</w:instrText>
          </w:r>
          <w:r w:rsidR="007660DB" w:rsidRPr="007660DB">
            <w:rPr>
              <w:rFonts w:ascii="Calibri" w:hAnsi="Calibri" w:cs="Calibri"/>
              <w:color w:val="196B24" w:themeColor="accent3"/>
            </w:rPr>
            <w:fldChar w:fldCharType="separate"/>
          </w:r>
          <w:r w:rsidR="007660DB" w:rsidRPr="007660DB">
            <w:rPr>
              <w:rFonts w:ascii="Calibri" w:hAnsi="Calibri" w:cs="Calibri"/>
              <w:color w:val="196B24" w:themeColor="accent3"/>
            </w:rPr>
            <w:t>(</w:t>
          </w:r>
          <w:proofErr w:type="spellStart"/>
          <w:r w:rsidR="007660DB" w:rsidRPr="007660DB">
            <w:rPr>
              <w:rFonts w:ascii="Calibri" w:hAnsi="Calibri" w:cs="Calibri"/>
              <w:color w:val="196B24" w:themeColor="accent3"/>
            </w:rPr>
            <w:t>Rodero</w:t>
          </w:r>
          <w:proofErr w:type="spellEnd"/>
          <w:r w:rsidR="007660DB" w:rsidRPr="007660DB">
            <w:rPr>
              <w:rFonts w:ascii="Calibri" w:hAnsi="Calibri" w:cs="Calibri"/>
              <w:color w:val="196B24" w:themeColor="accent3"/>
            </w:rPr>
            <w:t xml:space="preserve"> &amp; Lucas, 2023)</w:t>
          </w:r>
          <w:r w:rsidR="007660DB" w:rsidRPr="007660DB">
            <w:rPr>
              <w:rFonts w:ascii="Calibri" w:hAnsi="Calibri" w:cs="Calibri"/>
              <w:color w:val="196B24" w:themeColor="accent3"/>
            </w:rPr>
            <w:fldChar w:fldCharType="end"/>
          </w:r>
        </w:sdtContent>
      </w:sdt>
      <w:r w:rsidR="007660DB">
        <w:rPr>
          <w:color w:val="196B24" w:themeColor="accent3"/>
        </w:rPr>
        <w:t xml:space="preserve">. </w:t>
      </w:r>
      <w:r w:rsidR="007660DB">
        <w:rPr>
          <w:color w:val="196B24" w:themeColor="accent3"/>
        </w:rPr>
        <w:t xml:space="preserve"> </w:t>
      </w:r>
    </w:p>
    <w:p w14:paraId="15A9B544" w14:textId="712D3D15" w:rsidR="009B61CC" w:rsidRPr="00526A9B" w:rsidRDefault="009B61CC" w:rsidP="009B61CC">
      <w:pPr>
        <w:ind w:firstLine="360"/>
        <w:rPr>
          <w:rFonts w:ascii="Calibri" w:hAnsi="Calibri" w:cs="Calibri"/>
          <w:color w:val="196B24" w:themeColor="accent3"/>
        </w:rPr>
      </w:pPr>
      <w:r w:rsidRPr="00526A9B">
        <w:rPr>
          <w:rFonts w:ascii="Calibri" w:hAnsi="Calibri" w:cs="Calibri"/>
          <w:b/>
          <w:bCs/>
          <w:color w:val="196B24" w:themeColor="accent3"/>
        </w:rPr>
        <w:t>Hypothesis:</w:t>
      </w:r>
      <w:r w:rsidRPr="00526A9B">
        <w:rPr>
          <w:rFonts w:ascii="Calibri" w:hAnsi="Calibri" w:cs="Calibri"/>
          <w:color w:val="196B24" w:themeColor="accent3"/>
        </w:rPr>
        <w:t xml:space="preserve"> </w:t>
      </w:r>
      <w:r w:rsidRPr="00526A9B">
        <w:rPr>
          <w:rFonts w:ascii="Calibri" w:hAnsi="Calibri" w:cs="Calibri"/>
          <w:color w:val="196B24" w:themeColor="accent3"/>
        </w:rPr>
        <w:t xml:space="preserve">Compared to the pretest, individuals </w:t>
      </w:r>
      <w:r w:rsidR="00526A9B" w:rsidRPr="00526A9B">
        <w:rPr>
          <w:rFonts w:ascii="Calibri" w:hAnsi="Calibri" w:cs="Calibri"/>
          <w:color w:val="196B24" w:themeColor="accent3"/>
        </w:rPr>
        <w:t xml:space="preserve">who completed the audiobook intervention with a synthetic narrator </w:t>
      </w:r>
      <w:r w:rsidRPr="00526A9B">
        <w:rPr>
          <w:rFonts w:ascii="Calibri" w:hAnsi="Calibri" w:cs="Calibri"/>
          <w:color w:val="196B24" w:themeColor="accent3"/>
        </w:rPr>
        <w:t>will rate synthetic voices as sounding more natural</w:t>
      </w:r>
      <w:r w:rsidR="00526A9B" w:rsidRPr="00526A9B">
        <w:rPr>
          <w:rFonts w:ascii="Calibri" w:hAnsi="Calibri" w:cs="Calibri"/>
          <w:color w:val="196B24" w:themeColor="accent3"/>
        </w:rPr>
        <w:t>, more pleasant and report less listening effort in the posttest</w:t>
      </w:r>
      <w:r w:rsidRPr="00526A9B">
        <w:rPr>
          <w:rFonts w:ascii="Calibri" w:hAnsi="Calibri" w:cs="Calibri"/>
          <w:color w:val="196B24" w:themeColor="accent3"/>
        </w:rPr>
        <w:t>.</w:t>
      </w:r>
      <w:r w:rsidR="00526A9B" w:rsidRPr="00526A9B">
        <w:rPr>
          <w:rFonts w:ascii="Calibri" w:hAnsi="Calibri" w:cs="Calibri"/>
          <w:color w:val="196B24" w:themeColor="accent3"/>
        </w:rPr>
        <w:t xml:space="preserve"> This effect will not be found in individuals who listened to the audiobooks with a human narrator. </w:t>
      </w:r>
    </w:p>
    <w:p w14:paraId="5AE7BD2E" w14:textId="46DB3206" w:rsidR="00107DAD" w:rsidRPr="00F512BC" w:rsidRDefault="0071161E" w:rsidP="008005CB">
      <w:pPr>
        <w:pStyle w:val="berschrift2"/>
        <w:numPr>
          <w:ilvl w:val="1"/>
          <w:numId w:val="23"/>
        </w:numPr>
        <w:rPr>
          <w:rFonts w:ascii="Calibri" w:hAnsi="Calibri" w:cs="Calibri"/>
          <w:sz w:val="24"/>
          <w:szCs w:val="24"/>
        </w:rPr>
      </w:pPr>
      <w:r>
        <w:rPr>
          <w:rFonts w:ascii="Calibri" w:hAnsi="Calibri" w:cs="Calibri"/>
          <w:sz w:val="24"/>
          <w:szCs w:val="24"/>
        </w:rPr>
        <w:t>Q</w:t>
      </w:r>
      <w:r w:rsidR="00107DAD" w:rsidRPr="00F512BC">
        <w:rPr>
          <w:rFonts w:ascii="Calibri" w:hAnsi="Calibri" w:cs="Calibri"/>
          <w:sz w:val="24"/>
          <w:szCs w:val="24"/>
        </w:rPr>
        <w:t xml:space="preserve">uality assurance </w:t>
      </w:r>
    </w:p>
    <w:p w14:paraId="310E5314" w14:textId="511C6885" w:rsidR="00FC2AEB" w:rsidRPr="00F412E9" w:rsidRDefault="00FC2AEB" w:rsidP="007F26C0">
      <w:pPr>
        <w:ind w:firstLine="360"/>
        <w:rPr>
          <w:rFonts w:ascii="Calibri" w:hAnsi="Calibri" w:cs="Calibri"/>
          <w:color w:val="196B24" w:themeColor="accent3"/>
        </w:rPr>
      </w:pPr>
      <w:r w:rsidRPr="00F412E9">
        <w:rPr>
          <w:rFonts w:ascii="Calibri" w:hAnsi="Calibri" w:cs="Calibri"/>
          <w:color w:val="196B24" w:themeColor="accent3"/>
        </w:rPr>
        <w:t xml:space="preserve">This project involves human participants and the processing of personal data. Further, it entails AI-generated voices, which may come with novel challenges regarding copyright or scope of application. Thus, a conscious reflection on ethical and legal aspects of the project and careful research data management is a priority throughout. </w:t>
      </w:r>
    </w:p>
    <w:p w14:paraId="0C560191" w14:textId="1576025E" w:rsidR="00FC64BD" w:rsidRPr="00F412E9" w:rsidRDefault="00162213" w:rsidP="00FC64BD">
      <w:pPr>
        <w:ind w:firstLine="360"/>
        <w:rPr>
          <w:rFonts w:ascii="Calibri" w:hAnsi="Calibri" w:cs="Calibri"/>
          <w:color w:val="196B24" w:themeColor="accent3"/>
        </w:rPr>
      </w:pPr>
      <w:r w:rsidRPr="00F412E9">
        <w:rPr>
          <w:rFonts w:ascii="Calibri" w:hAnsi="Calibri" w:cs="Calibri"/>
          <w:color w:val="196B24" w:themeColor="accent3"/>
        </w:rPr>
        <w:t>Ethical approval is already in place at</w:t>
      </w:r>
      <w:r w:rsidR="0071161E" w:rsidRPr="00F412E9">
        <w:rPr>
          <w:rFonts w:ascii="Calibri" w:hAnsi="Calibri" w:cs="Calibri"/>
          <w:color w:val="196B24" w:themeColor="accent3"/>
        </w:rPr>
        <w:t xml:space="preserve"> both</w:t>
      </w:r>
      <w:r w:rsidRPr="00F412E9">
        <w:rPr>
          <w:rFonts w:ascii="Calibri" w:hAnsi="Calibri" w:cs="Calibri"/>
          <w:color w:val="196B24" w:themeColor="accent3"/>
        </w:rPr>
        <w:t xml:space="preserve"> the host department</w:t>
      </w:r>
      <w:r w:rsidR="0071161E" w:rsidRPr="00F412E9">
        <w:rPr>
          <w:rFonts w:ascii="Calibri" w:hAnsi="Calibri" w:cs="Calibri"/>
          <w:color w:val="196B24" w:themeColor="accent3"/>
        </w:rPr>
        <w:t>s</w:t>
      </w:r>
      <w:r w:rsidRPr="00F412E9">
        <w:rPr>
          <w:rFonts w:ascii="Calibri" w:hAnsi="Calibri" w:cs="Calibri"/>
          <w:color w:val="196B24" w:themeColor="accent3"/>
        </w:rPr>
        <w:t xml:space="preserve">. </w:t>
      </w:r>
      <w:r w:rsidR="00FC64BD" w:rsidRPr="00F412E9">
        <w:rPr>
          <w:rFonts w:ascii="Calibri" w:hAnsi="Calibri" w:cs="Calibri"/>
          <w:color w:val="196B24" w:themeColor="accent3"/>
        </w:rPr>
        <w:t xml:space="preserve">Regarding the legal aspects around AI-generated voices, I am grateful to built on the prior experience of my host labs in London. Following the EU guideline for standards, I will ensure informed and voluntary consent of participants at all times and guard all data against unauthorized access or loss (following the 3-2-1 backup rule).  All data will be treated in accordance with the Personal Data Protection. The protect the privacy of participants, data will we collected in a pseudo-anonymous form. In terms of data sharing, participants will be informed that their fully anonymized data may be published in Europe-based research repositories (like </w:t>
      </w:r>
      <w:proofErr w:type="spellStart"/>
      <w:r w:rsidR="00FC64BD" w:rsidRPr="00F412E9">
        <w:rPr>
          <w:rFonts w:ascii="Calibri" w:hAnsi="Calibri" w:cs="Calibri"/>
          <w:color w:val="196B24" w:themeColor="accent3"/>
        </w:rPr>
        <w:t>OSf</w:t>
      </w:r>
      <w:proofErr w:type="spellEnd"/>
      <w:r w:rsidR="00FC64BD" w:rsidRPr="00F412E9">
        <w:rPr>
          <w:rFonts w:ascii="Calibri" w:hAnsi="Calibri" w:cs="Calibri"/>
          <w:color w:val="196B24" w:themeColor="accent3"/>
        </w:rPr>
        <w:t>), so that other researchers can use it for scientific purposes.</w:t>
      </w:r>
    </w:p>
    <w:p w14:paraId="7161A85C" w14:textId="711D4E69" w:rsidR="00971AF4" w:rsidRPr="00F412E9" w:rsidRDefault="009E7BE9" w:rsidP="007F26C0">
      <w:pPr>
        <w:ind w:firstLine="360"/>
        <w:rPr>
          <w:rFonts w:ascii="Calibri" w:hAnsi="Calibri" w:cs="Calibri"/>
          <w:color w:val="196B24" w:themeColor="accent3"/>
        </w:rPr>
      </w:pPr>
      <w:r w:rsidRPr="00F412E9">
        <w:rPr>
          <w:rFonts w:ascii="Calibri" w:hAnsi="Calibri" w:cs="Calibri"/>
          <w:color w:val="196B24" w:themeColor="accent3"/>
        </w:rPr>
        <w:t xml:space="preserve">To ensure maximum transparency and reproducibility, </w:t>
      </w:r>
      <w:r w:rsidR="00ED5A35" w:rsidRPr="00F412E9">
        <w:rPr>
          <w:rFonts w:ascii="Calibri" w:hAnsi="Calibri" w:cs="Calibri"/>
          <w:color w:val="196B24" w:themeColor="accent3"/>
        </w:rPr>
        <w:t xml:space="preserve">all </w:t>
      </w:r>
      <w:r w:rsidR="005714AA" w:rsidRPr="00F412E9">
        <w:rPr>
          <w:rFonts w:ascii="Calibri" w:hAnsi="Calibri" w:cs="Calibri"/>
          <w:color w:val="196B24" w:themeColor="accent3"/>
        </w:rPr>
        <w:t xml:space="preserve">studies will be preregistered. </w:t>
      </w:r>
      <w:r w:rsidR="00372F2A" w:rsidRPr="00F412E9">
        <w:rPr>
          <w:rFonts w:ascii="Calibri" w:hAnsi="Calibri" w:cs="Calibri"/>
          <w:color w:val="196B24" w:themeColor="accent3"/>
        </w:rPr>
        <w:t>Exact s</w:t>
      </w:r>
      <w:r w:rsidR="005714AA" w:rsidRPr="00F412E9">
        <w:rPr>
          <w:rFonts w:ascii="Calibri" w:hAnsi="Calibri" w:cs="Calibri"/>
          <w:color w:val="196B24" w:themeColor="accent3"/>
        </w:rPr>
        <w:t>ample size calculation</w:t>
      </w:r>
      <w:r w:rsidR="00372F2A" w:rsidRPr="00F412E9">
        <w:rPr>
          <w:rFonts w:ascii="Calibri" w:hAnsi="Calibri" w:cs="Calibri"/>
          <w:color w:val="196B24" w:themeColor="accent3"/>
        </w:rPr>
        <w:t>s</w:t>
      </w:r>
      <w:r w:rsidR="005714AA" w:rsidRPr="00F412E9">
        <w:rPr>
          <w:rFonts w:ascii="Calibri" w:hAnsi="Calibri" w:cs="Calibri"/>
          <w:color w:val="196B24" w:themeColor="accent3"/>
        </w:rPr>
        <w:t xml:space="preserve"> will be based on prior power analyses.</w:t>
      </w:r>
      <w:r w:rsidR="00F83F3F" w:rsidRPr="00F412E9">
        <w:rPr>
          <w:rFonts w:ascii="Calibri" w:hAnsi="Calibri" w:cs="Calibri"/>
          <w:color w:val="196B24" w:themeColor="accent3"/>
        </w:rPr>
        <w:t xml:space="preserve"> </w:t>
      </w:r>
      <w:r w:rsidR="00372F2A" w:rsidRPr="00F412E9">
        <w:rPr>
          <w:rFonts w:ascii="Calibri" w:hAnsi="Calibri" w:cs="Calibri"/>
          <w:color w:val="196B24" w:themeColor="accent3"/>
        </w:rPr>
        <w:t>As I am deeply committed to the principles of Open Science</w:t>
      </w:r>
      <w:r w:rsidR="005714AA" w:rsidRPr="00F412E9">
        <w:rPr>
          <w:rFonts w:ascii="Calibri" w:hAnsi="Calibri" w:cs="Calibri"/>
          <w:color w:val="196B24" w:themeColor="accent3"/>
        </w:rPr>
        <w:t xml:space="preserve">, all research materials, including raw data, analysis scripts, and stimuli will be made available on </w:t>
      </w:r>
      <w:r w:rsidR="00372F2A" w:rsidRPr="00F412E9">
        <w:rPr>
          <w:rFonts w:ascii="Calibri" w:hAnsi="Calibri" w:cs="Calibri"/>
          <w:color w:val="196B24" w:themeColor="accent3"/>
        </w:rPr>
        <w:t xml:space="preserve">a </w:t>
      </w:r>
      <w:r w:rsidR="005714AA" w:rsidRPr="00F412E9">
        <w:rPr>
          <w:rFonts w:ascii="Calibri" w:hAnsi="Calibri" w:cs="Calibri"/>
          <w:color w:val="196B24" w:themeColor="accent3"/>
        </w:rPr>
        <w:t xml:space="preserve">public repository (i.e. on the OSF platform: </w:t>
      </w:r>
      <w:hyperlink r:id="rId14" w:history="1">
        <w:r w:rsidR="005714AA" w:rsidRPr="00F412E9">
          <w:rPr>
            <w:rStyle w:val="Hyperlink"/>
            <w:rFonts w:ascii="Calibri" w:hAnsi="Calibri" w:cs="Calibri"/>
            <w:color w:val="196B24" w:themeColor="accent3"/>
          </w:rPr>
          <w:t>https://osf.io/</w:t>
        </w:r>
      </w:hyperlink>
      <w:r w:rsidR="005714AA" w:rsidRPr="00F412E9">
        <w:rPr>
          <w:rFonts w:ascii="Calibri" w:hAnsi="Calibri" w:cs="Calibri"/>
          <w:color w:val="196B24" w:themeColor="accent3"/>
        </w:rPr>
        <w:t xml:space="preserve">). Further, I will aim for open access publication. </w:t>
      </w:r>
    </w:p>
    <w:p w14:paraId="1817BECE" w14:textId="7B122664" w:rsidR="007E701F" w:rsidRPr="00F512BC" w:rsidRDefault="007E701F" w:rsidP="007E701F">
      <w:pPr>
        <w:pStyle w:val="berschrift2"/>
        <w:numPr>
          <w:ilvl w:val="1"/>
          <w:numId w:val="23"/>
        </w:numPr>
        <w:rPr>
          <w:rFonts w:ascii="Calibri" w:hAnsi="Calibri" w:cs="Calibri"/>
          <w:sz w:val="24"/>
          <w:szCs w:val="24"/>
        </w:rPr>
      </w:pPr>
      <w:r>
        <w:rPr>
          <w:rFonts w:ascii="Calibri" w:hAnsi="Calibri" w:cs="Calibri"/>
          <w:sz w:val="24"/>
          <w:szCs w:val="24"/>
        </w:rPr>
        <w:t>Budget estimation</w:t>
      </w:r>
    </w:p>
    <w:p w14:paraId="12D1D774" w14:textId="1A72D678" w:rsidR="007E701F" w:rsidRPr="0071161E" w:rsidRDefault="007E701F" w:rsidP="007E701F">
      <w:pPr>
        <w:rPr>
          <w:color w:val="196B24" w:themeColor="accent3"/>
        </w:rPr>
      </w:pPr>
      <w:commentRangeStart w:id="2"/>
      <w:r w:rsidRPr="0071161E">
        <w:rPr>
          <w:color w:val="196B24" w:themeColor="accent3"/>
        </w:rPr>
        <w:t xml:space="preserve">I estimate the following minimum budget requirements: participant reimbursement in Experiment 1, Experiment 2, and Experiment 3 (200xX + 40xX + 80xX = XXXX EUR). The minimum research budget will be provided by Prof. Stefan R. </w:t>
      </w:r>
      <w:proofErr w:type="spellStart"/>
      <w:r w:rsidRPr="0071161E">
        <w:rPr>
          <w:color w:val="196B24" w:themeColor="accent3"/>
        </w:rPr>
        <w:t>Schweinberger</w:t>
      </w:r>
      <w:proofErr w:type="spellEnd"/>
      <w:r w:rsidRPr="0071161E">
        <w:rPr>
          <w:color w:val="196B24" w:themeColor="accent3"/>
        </w:rPr>
        <w:t xml:space="preserve"> and the additional bench fees required by University College London (~500 GDP) will be covered by Prof. Carolyn McGettigan. </w:t>
      </w:r>
      <w:commentRangeEnd w:id="2"/>
      <w:r w:rsidRPr="0071161E">
        <w:rPr>
          <w:rStyle w:val="Kommentarzeichen"/>
          <w:color w:val="196B24" w:themeColor="accent3"/>
        </w:rPr>
        <w:commentReference w:id="2"/>
      </w:r>
      <w:r w:rsidRPr="0071161E">
        <w:rPr>
          <w:color w:val="196B24" w:themeColor="accent3"/>
        </w:rPr>
        <w:t xml:space="preserve"> In addition, I will apply for additionally research funding from local </w:t>
      </w:r>
      <w:r w:rsidRPr="0071161E">
        <w:rPr>
          <w:color w:val="196B24" w:themeColor="accent3"/>
        </w:rPr>
        <w:lastRenderedPageBreak/>
        <w:t xml:space="preserve">providers (e.g., the </w:t>
      </w:r>
      <w:proofErr w:type="spellStart"/>
      <w:r w:rsidRPr="0071161E">
        <w:rPr>
          <w:color w:val="196B24" w:themeColor="accent3"/>
        </w:rPr>
        <w:t>ProChance</w:t>
      </w:r>
      <w:proofErr w:type="spellEnd"/>
      <w:r w:rsidRPr="0071161E">
        <w:rPr>
          <w:color w:val="196B24" w:themeColor="accent3"/>
        </w:rPr>
        <w:t xml:space="preserve"> </w:t>
      </w:r>
      <w:r w:rsidR="004722B7" w:rsidRPr="0071161E">
        <w:rPr>
          <w:color w:val="196B24" w:themeColor="accent3"/>
        </w:rPr>
        <w:t xml:space="preserve">career program of the </w:t>
      </w:r>
      <w:r w:rsidRPr="0071161E">
        <w:rPr>
          <w:color w:val="196B24" w:themeColor="accent3"/>
        </w:rPr>
        <w:t>University Jena, or Research Grants by DFG).</w:t>
      </w:r>
    </w:p>
    <w:p w14:paraId="6D595944" w14:textId="77777777" w:rsidR="00106C7B" w:rsidRPr="001C1554" w:rsidRDefault="00106C7B" w:rsidP="007F26C0">
      <w:pPr>
        <w:ind w:firstLine="360"/>
        <w:rPr>
          <w:rFonts w:ascii="Calibri" w:hAnsi="Calibri" w:cs="Calibri"/>
        </w:rPr>
      </w:pPr>
    </w:p>
    <w:p w14:paraId="6249076D" w14:textId="0881D884" w:rsidR="00971AF4" w:rsidRPr="001C1554" w:rsidRDefault="000B11D4" w:rsidP="008005CB">
      <w:pPr>
        <w:pStyle w:val="berschrift2"/>
        <w:numPr>
          <w:ilvl w:val="0"/>
          <w:numId w:val="23"/>
        </w:numPr>
        <w:rPr>
          <w:rFonts w:ascii="Calibri" w:hAnsi="Calibri" w:cs="Calibri"/>
        </w:rPr>
      </w:pPr>
      <w:r w:rsidRPr="001C1554">
        <w:rPr>
          <w:rFonts w:ascii="Calibri" w:hAnsi="Calibri" w:cs="Calibri"/>
        </w:rPr>
        <w:t>Research</w:t>
      </w:r>
      <w:r w:rsidR="00971AF4" w:rsidRPr="001C1554">
        <w:rPr>
          <w:rFonts w:ascii="Calibri" w:hAnsi="Calibri" w:cs="Calibri"/>
        </w:rPr>
        <w:t xml:space="preserve"> environment</w:t>
      </w:r>
      <w:r w:rsidR="006D267F" w:rsidRPr="001C1554">
        <w:rPr>
          <w:rFonts w:ascii="Calibri" w:hAnsi="Calibri" w:cs="Calibri"/>
        </w:rPr>
        <w:t xml:space="preserve"> and suitability of the hosts</w:t>
      </w:r>
      <w:r w:rsidR="00971AF4" w:rsidRPr="001C1554">
        <w:rPr>
          <w:rFonts w:ascii="Calibri" w:hAnsi="Calibri" w:cs="Calibri"/>
        </w:rPr>
        <w:t xml:space="preserve"> </w:t>
      </w:r>
    </w:p>
    <w:p w14:paraId="58A29BFF" w14:textId="565B18D6" w:rsidR="00D90E48" w:rsidRPr="001C1554" w:rsidRDefault="005023AA" w:rsidP="00162213">
      <w:pPr>
        <w:ind w:firstLine="360"/>
        <w:rPr>
          <w:rFonts w:ascii="Calibri" w:hAnsi="Calibri" w:cs="Calibri"/>
        </w:rPr>
      </w:pPr>
      <w:r w:rsidRPr="001C1554">
        <w:rPr>
          <w:rFonts w:ascii="Calibri" w:hAnsi="Calibri" w:cs="Calibri"/>
        </w:rPr>
        <w:t xml:space="preserve">The foreign host institution will be the University College London (UCL), where I will work under </w:t>
      </w:r>
      <w:r w:rsidR="00372F2A" w:rsidRPr="001C1554">
        <w:rPr>
          <w:rFonts w:ascii="Calibri" w:hAnsi="Calibri" w:cs="Calibri"/>
        </w:rPr>
        <w:t>the mentoring</w:t>
      </w:r>
      <w:r w:rsidRPr="001C1554">
        <w:rPr>
          <w:rFonts w:ascii="Calibri" w:hAnsi="Calibri" w:cs="Calibri"/>
        </w:rPr>
        <w:t xml:space="preserve"> of </w:t>
      </w:r>
      <w:r w:rsidRPr="001C1554">
        <w:rPr>
          <w:rFonts w:ascii="Calibri" w:hAnsi="Calibri" w:cs="Calibri"/>
          <w:b/>
          <w:bCs/>
        </w:rPr>
        <w:t>Prof. Carolyn McGettigan</w:t>
      </w:r>
      <w:r w:rsidRPr="001C1554">
        <w:rPr>
          <w:rFonts w:ascii="Calibri" w:hAnsi="Calibri" w:cs="Calibri"/>
        </w:rPr>
        <w:t xml:space="preserve">, leader of the Department for Speech, Hearing and Phonetic Sciences. </w:t>
      </w:r>
      <w:r w:rsidR="00372F2A" w:rsidRPr="001C1554">
        <w:rPr>
          <w:rFonts w:ascii="Calibri" w:hAnsi="Calibri" w:cs="Calibri"/>
        </w:rPr>
        <w:t xml:space="preserve">The project will further be carried out in close collaboration with </w:t>
      </w:r>
      <w:r w:rsidR="00372F2A" w:rsidRPr="001C1554">
        <w:rPr>
          <w:rFonts w:ascii="Calibri" w:hAnsi="Calibri" w:cs="Calibri"/>
          <w:b/>
          <w:bCs/>
        </w:rPr>
        <w:t>Dr. Nadine Lavan</w:t>
      </w:r>
      <w:r w:rsidR="00372F2A" w:rsidRPr="001C1554">
        <w:rPr>
          <w:rFonts w:ascii="Calibri" w:hAnsi="Calibri" w:cs="Calibri"/>
        </w:rPr>
        <w:t xml:space="preserve">, </w:t>
      </w:r>
      <w:r w:rsidR="006226F1" w:rsidRPr="001C1554">
        <w:rPr>
          <w:rFonts w:ascii="Calibri" w:hAnsi="Calibri" w:cs="Calibri"/>
        </w:rPr>
        <w:t>Senior L</w:t>
      </w:r>
      <w:r w:rsidR="00372F2A" w:rsidRPr="001C1554">
        <w:rPr>
          <w:rFonts w:ascii="Calibri" w:hAnsi="Calibri" w:cs="Calibri"/>
        </w:rPr>
        <w:t xml:space="preserve">ecturer at Queen Mary University </w:t>
      </w:r>
      <w:r w:rsidR="006226F1" w:rsidRPr="001C1554">
        <w:rPr>
          <w:rFonts w:ascii="Calibri" w:hAnsi="Calibri" w:cs="Calibri"/>
        </w:rPr>
        <w:t xml:space="preserve">of </w:t>
      </w:r>
      <w:r w:rsidR="00372F2A" w:rsidRPr="001C1554">
        <w:rPr>
          <w:rFonts w:ascii="Calibri" w:hAnsi="Calibri" w:cs="Calibri"/>
        </w:rPr>
        <w:t xml:space="preserve">London. Both are world-leading voice researchers, with </w:t>
      </w:r>
      <w:r w:rsidR="003040B7" w:rsidRPr="001C1554">
        <w:rPr>
          <w:rFonts w:ascii="Calibri" w:hAnsi="Calibri" w:cs="Calibri"/>
        </w:rPr>
        <w:t xml:space="preserve">outstanding </w:t>
      </w:r>
      <w:r w:rsidR="00372F2A" w:rsidRPr="001C1554">
        <w:rPr>
          <w:rFonts w:ascii="Calibri" w:hAnsi="Calibri" w:cs="Calibri"/>
        </w:rPr>
        <w:t>expertise in variability and individual differences in impression formation of voices.</w:t>
      </w:r>
      <w:r w:rsidR="003040B7" w:rsidRPr="001C1554">
        <w:rPr>
          <w:rFonts w:ascii="Calibri" w:hAnsi="Calibri" w:cs="Calibri"/>
        </w:rPr>
        <w:t xml:space="preserve"> </w:t>
      </w:r>
    </w:p>
    <w:p w14:paraId="541D6EDE" w14:textId="1F12810E" w:rsidR="00A32641" w:rsidRDefault="003040B7" w:rsidP="00A32641">
      <w:pPr>
        <w:ind w:firstLine="720"/>
        <w:rPr>
          <w:rFonts w:ascii="Calibri" w:hAnsi="Calibri" w:cs="Calibri"/>
        </w:rPr>
      </w:pPr>
      <w:r w:rsidRPr="001C1554">
        <w:rPr>
          <w:rFonts w:ascii="Calibri" w:hAnsi="Calibri" w:cs="Calibri"/>
        </w:rPr>
        <w:t xml:space="preserve">For this specific project, they offer several competencies and resources which are crucial for its success: </w:t>
      </w:r>
      <w:r w:rsidR="00D90E48" w:rsidRPr="001C1554">
        <w:rPr>
          <w:rFonts w:ascii="Calibri" w:hAnsi="Calibri" w:cs="Calibri"/>
        </w:rPr>
        <w:t>First, while I have focused on theoretical work so far, Prof. McGettigan and Dr. Lavan have extensively worked with synthetic voices already and can offer valuable practical support in my endeavors to translate my conceptual framework of voice naturalness into empirical insights. For example,</w:t>
      </w:r>
      <w:r w:rsidR="00372F2A" w:rsidRPr="001C1554">
        <w:rPr>
          <w:rFonts w:ascii="Calibri" w:hAnsi="Calibri" w:cs="Calibri"/>
        </w:rPr>
        <w:t xml:space="preserve"> they </w:t>
      </w:r>
      <w:r w:rsidR="00D90E48" w:rsidRPr="001C1554">
        <w:rPr>
          <w:rFonts w:ascii="Calibri" w:hAnsi="Calibri" w:cs="Calibri"/>
        </w:rPr>
        <w:t xml:space="preserve">recently </w:t>
      </w:r>
      <w:r w:rsidR="00372F2A" w:rsidRPr="001C1554">
        <w:rPr>
          <w:rFonts w:ascii="Calibri" w:hAnsi="Calibri" w:cs="Calibri"/>
        </w:rPr>
        <w:t xml:space="preserve">provided </w:t>
      </w:r>
      <w:r w:rsidR="004A2959" w:rsidRPr="001C1554">
        <w:rPr>
          <w:rFonts w:ascii="Calibri" w:hAnsi="Calibri" w:cs="Calibri"/>
        </w:rPr>
        <w:t>initial</w:t>
      </w:r>
      <w:r w:rsidR="00372F2A" w:rsidRPr="001C1554">
        <w:rPr>
          <w:rFonts w:ascii="Calibri" w:hAnsi="Calibri" w:cs="Calibri"/>
        </w:rPr>
        <w:t xml:space="preserve"> evidence that the perception of synthetic voice features can be highly context-specific </w:t>
      </w:r>
      <w:sdt>
        <w:sdtPr>
          <w:rPr>
            <w:rFonts w:ascii="Calibri" w:hAnsi="Calibri" w:cs="Calibri"/>
          </w:rPr>
          <w:alias w:val="To edit, see citavi.com/edit"/>
          <w:tag w:val="CitaviPlaceholder#3c00d89d-7d3a-45c0-b036-54f5468668ce"/>
          <w:id w:val="803889675"/>
          <w:placeholder>
            <w:docPart w:val="DefaultPlaceholder_-1854013440"/>
          </w:placeholder>
        </w:sdtPr>
        <w:sdtEndPr/>
        <w:sdtContent>
          <w:r w:rsidR="004A2959" w:rsidRPr="001C1554">
            <w:rPr>
              <w:rFonts w:ascii="Calibri" w:hAnsi="Calibri" w:cs="Calibri"/>
            </w:rPr>
            <w:fldChar w:fldCharType="begin"/>
          </w:r>
          <w:r w:rsidR="004A2959"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RmNjM1LTNhNDItNDgzMy1iNTQ2LTY0NTRmYmJjODI1NSIsIlJhbmdlTGVuZ3RoIjoyMCwiUmVmZXJlbmNlSWQiOiJiMjRjYThkNy0zYzQzLTQzYTItYTJmNi04MWE3ZjNkOWZl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EyMzQvb3NmLmlvL2pxZzZlIiwiVXJpU3RyaW5nIjoiaHR0cHM6Ly9kb2kub3JnLzEwLjMxMjM0L29zZi5pby9qcWc2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}</w:instrText>
          </w:r>
          <w:r w:rsidR="004A2959" w:rsidRPr="001C1554">
            <w:rPr>
              <w:rFonts w:ascii="Calibri" w:hAnsi="Calibri" w:cs="Calibri"/>
            </w:rPr>
            <w:fldChar w:fldCharType="separate"/>
          </w:r>
          <w:r w:rsidR="004A2959" w:rsidRPr="001C1554">
            <w:rPr>
              <w:rFonts w:ascii="Calibri" w:hAnsi="Calibri" w:cs="Calibri"/>
            </w:rPr>
            <w:t>(Lavan et al., 2024)</w:t>
          </w:r>
          <w:r w:rsidR="004A2959" w:rsidRPr="001C1554">
            <w:rPr>
              <w:rFonts w:ascii="Calibri" w:hAnsi="Calibri" w:cs="Calibri"/>
            </w:rPr>
            <w:fldChar w:fldCharType="end"/>
          </w:r>
        </w:sdtContent>
      </w:sdt>
      <w:r w:rsidR="00372F2A" w:rsidRPr="001C1554">
        <w:rPr>
          <w:rFonts w:ascii="Calibri" w:hAnsi="Calibri" w:cs="Calibri"/>
        </w:rPr>
        <w:t xml:space="preserve">, </w:t>
      </w:r>
      <w:r w:rsidR="004A2959" w:rsidRPr="001C1554">
        <w:rPr>
          <w:rFonts w:ascii="Calibri" w:hAnsi="Calibri" w:cs="Calibri"/>
        </w:rPr>
        <w:t xml:space="preserve">contributing to my motivation for the present research project. </w:t>
      </w:r>
      <w:r w:rsidR="00D90E48" w:rsidRPr="001C1554">
        <w:rPr>
          <w:rFonts w:ascii="Calibri" w:hAnsi="Calibri" w:cs="Calibri"/>
        </w:rPr>
        <w:t xml:space="preserve">Second, they provide the technical infrastructure and longstanding experience with large-scale online data collection </w:t>
      </w:r>
      <w:sdt>
        <w:sdtPr>
          <w:rPr>
            <w:rFonts w:ascii="Calibri" w:hAnsi="Calibri" w:cs="Calibri"/>
          </w:rPr>
          <w:alias w:val="To edit, see citavi.com/edit"/>
          <w:tag w:val="CitaviPlaceholder#2ff44edb-c16a-4686-b450-35e528d59ee2"/>
          <w:id w:val="-56172541"/>
          <w:placeholder>
            <w:docPart w:val="BF254B04480C43F6B75D60C9DFA6E27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ODA0YzhhLTU3ZTUtNGY5OC04Y2E1LWRkN2RkNTgyNmRhYyIsIlJhbmdlTGVuZ3RoIjoyMSwiUmVmZXJlbmNlSWQiOiJmZGNkYWZmMi05YmFmLTQ3YTAtOGZmNi1iZGZhNzI1MGRk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yNTc0MjQ0Mi4yMDIxLjIwMDc3MTgiLCJVcmlTdHJpbmciOiJodHRwczovL2RvaS5vcmcvMTAuMTA4MC8yNTc0MjQ0Mi4yMDIxLjIwMDc3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}</w:instrText>
          </w:r>
          <w:r w:rsidR="00D90E48" w:rsidRPr="001C1554">
            <w:rPr>
              <w:rFonts w:ascii="Calibri" w:hAnsi="Calibri" w:cs="Calibri"/>
            </w:rPr>
            <w:fldChar w:fldCharType="separate"/>
          </w:r>
          <w:r w:rsidR="00D90E48" w:rsidRPr="001C1554">
            <w:rPr>
              <w:rFonts w:ascii="Calibri" w:hAnsi="Calibri" w:cs="Calibri"/>
            </w:rPr>
            <w:t>(Eerola et al., 2021)</w:t>
          </w:r>
          <w:r w:rsidR="00D90E48" w:rsidRPr="001C1554">
            <w:rPr>
              <w:rFonts w:ascii="Calibri" w:hAnsi="Calibri" w:cs="Calibri"/>
            </w:rPr>
            <w:fldChar w:fldCharType="end"/>
          </w:r>
        </w:sdtContent>
      </w:sdt>
      <w:r w:rsidR="00D90E48" w:rsidRPr="001C1554">
        <w:rPr>
          <w:rFonts w:ascii="Calibri" w:hAnsi="Calibri" w:cs="Calibri"/>
        </w:rPr>
        <w:t xml:space="preserve">. While I have </w:t>
      </w:r>
      <w:r w:rsidR="00A32641" w:rsidRPr="001C1554">
        <w:rPr>
          <w:rFonts w:ascii="Calibri" w:hAnsi="Calibri" w:cs="Calibri"/>
        </w:rPr>
        <w:t>some</w:t>
      </w:r>
      <w:r w:rsidR="00D90E48" w:rsidRPr="001C1554">
        <w:rPr>
          <w:rFonts w:ascii="Calibri" w:hAnsi="Calibri" w:cs="Calibri"/>
        </w:rPr>
        <w:t xml:space="preserve"> expertise </w:t>
      </w:r>
      <w:r w:rsidR="00A32641" w:rsidRPr="001C1554">
        <w:rPr>
          <w:rFonts w:ascii="Calibri" w:hAnsi="Calibri" w:cs="Calibri"/>
        </w:rPr>
        <w:t xml:space="preserve">with </w:t>
      </w:r>
      <w:r w:rsidR="00D90E48" w:rsidRPr="001C1554">
        <w:rPr>
          <w:rFonts w:ascii="Calibri" w:hAnsi="Calibri" w:cs="Calibri"/>
        </w:rPr>
        <w:t xml:space="preserve">online research myself </w:t>
      </w:r>
      <w:sdt>
        <w:sdtPr>
          <w:rPr>
            <w:rFonts w:ascii="Calibri" w:hAnsi="Calibri" w:cs="Calibri"/>
          </w:rPr>
          <w:alias w:val="To edit, see citavi.com/edit"/>
          <w:tag w:val="CitaviPlaceholder#0cd97571-6dd0-4757-a34d-30f201ebd9b5"/>
          <w:id w:val="531541794"/>
          <w:placeholder>
            <w:docPart w:val="0F9C898291934472BC7FE831BA6413EB"/>
          </w:placeholder>
        </w:sdtPr>
        <w:sdtEndPr/>
        <w:sdtContent>
          <w:r w:rsidR="00D90E48" w:rsidRPr="001C1554">
            <w:rPr>
              <w:rFonts w:ascii="Calibri" w:hAnsi="Calibri" w:cs="Calibri"/>
            </w:rPr>
            <w:fldChar w:fldCharType="begin"/>
          </w:r>
          <w:r w:rsidR="00D90E48" w:rsidRPr="001C1554">
            <w:rPr>
              <w:rFonts w:ascii="Calibri" w:hAnsi="Calibri" w:cs="Calibr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Q0ZWM3LWNkNmEtNGYyNC1hOWQzLTAzM2Q5ZGJlNmJiNyIsIlJhbmdlTGVuZ3RoIjoyMywiUmVmZXJlbmNlSWQiOiJhNTQ1MDAxMy0zY2IwLTRhYTEtODUzMC0zMjAxYWE2YWZhZ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3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g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U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S0wMy0wMlQxODo0Nzo1OCIsIlByb2plY3QiOnsiJHJlZiI6IjUifX0sIlVzZU51bWJlcmluZ1R5cGVPZlBhcmVudERvY3VtZW50IjpmYWxzZX1dLCJGb3JtYXR0ZWRUZXh0Ijp7IiRpZCI6IjE2IiwiQ291bnQiOjEsIlRleHRVbml0cyI6W3siJGlkIjoiMTciLCJGb250U3R5bGUiOnsiJGlkIjoiMTgiLCJOZXV0cmFsIjp0cnVlfSwiUmVhZGluZ09yZGVyIjoxLCJUZXh0IjoiKE51c3NiYXVtIGV0IGFsLiwgMjAyMykifV19LCJUYWciOiJDaXRhdmlQbGFjZWhvbGRlciMwY2Q5NzU3MS02ZGQwLTQ3NTctYTM0ZC0zMGYyMDFlYmQ5YjUiLCJUZXh0IjoiKE51c3NiYXVtIGV0IGFsLiwgMjAyMykiLCJXQUlWZXJzaW9uIjoiNi4xMS4wLjAifQ==}</w:instrText>
          </w:r>
          <w:r w:rsidR="00D90E48" w:rsidRPr="001C1554">
            <w:rPr>
              <w:rFonts w:ascii="Calibri" w:hAnsi="Calibri" w:cs="Calibri"/>
            </w:rPr>
            <w:fldChar w:fldCharType="separate"/>
          </w:r>
          <w:r w:rsidR="00D90E48" w:rsidRPr="001C1554">
            <w:rPr>
              <w:rFonts w:ascii="Calibri" w:hAnsi="Calibri" w:cs="Calibri"/>
            </w:rPr>
            <w:t>(i.e. Nussbaum et al., 2023)</w:t>
          </w:r>
          <w:r w:rsidR="00D90E48" w:rsidRPr="001C1554">
            <w:rPr>
              <w:rFonts w:ascii="Calibri" w:hAnsi="Calibri" w:cs="Calibri"/>
            </w:rPr>
            <w:fldChar w:fldCharType="end"/>
          </w:r>
        </w:sdtContent>
      </w:sdt>
      <w:r w:rsidR="00D90E48" w:rsidRPr="001C1554">
        <w:rPr>
          <w:rFonts w:ascii="Calibri" w:hAnsi="Calibri" w:cs="Calibri"/>
        </w:rPr>
        <w:t xml:space="preserve">, the current empirical project presents a new level of complexity and I will therefore profit very much from their insights on </w:t>
      </w:r>
      <w:r w:rsidR="00A32641" w:rsidRPr="001C1554">
        <w:rPr>
          <w:rFonts w:ascii="Calibri" w:hAnsi="Calibri" w:cs="Calibri"/>
        </w:rPr>
        <w:t>my specific empirical designs</w:t>
      </w:r>
      <w:r w:rsidR="00D90E48" w:rsidRPr="001C1554">
        <w:rPr>
          <w:rFonts w:ascii="Calibri" w:hAnsi="Calibri" w:cs="Calibri"/>
        </w:rPr>
        <w:t>.</w:t>
      </w:r>
      <w:r w:rsidR="00A32641" w:rsidRPr="001C1554">
        <w:rPr>
          <w:rFonts w:ascii="Calibri" w:hAnsi="Calibri" w:cs="Calibri"/>
        </w:rPr>
        <w:t xml:space="preserve"> Third, they </w:t>
      </w:r>
      <w:r w:rsidR="004466A9" w:rsidRPr="001C1554">
        <w:rPr>
          <w:rFonts w:ascii="Calibri" w:hAnsi="Calibri" w:cs="Calibri"/>
        </w:rPr>
        <w:t xml:space="preserve">give me access to </w:t>
      </w:r>
      <w:r w:rsidR="001C1554" w:rsidRPr="001C1554">
        <w:rPr>
          <w:rFonts w:ascii="Calibri" w:hAnsi="Calibri" w:cs="Calibri"/>
        </w:rPr>
        <w:t>an</w:t>
      </w:r>
      <w:r w:rsidR="00A32641" w:rsidRPr="001C1554">
        <w:rPr>
          <w:rFonts w:ascii="Calibri" w:hAnsi="Calibri" w:cs="Calibri"/>
        </w:rPr>
        <w:t xml:space="preserve"> interdisciplinary network and the opportunity to discuss my research from many angles. I am a trained psychologist, but voice research also covers </w:t>
      </w:r>
      <w:r w:rsidR="007867C2" w:rsidRPr="001C1554">
        <w:rPr>
          <w:rFonts w:ascii="Calibri" w:hAnsi="Calibri" w:cs="Calibri"/>
        </w:rPr>
        <w:t xml:space="preserve">speech sciences, phonetics, linguistics, computer science and many more. </w:t>
      </w:r>
      <w:r w:rsidR="00A32641" w:rsidRPr="001C1554">
        <w:rPr>
          <w:rFonts w:ascii="Calibri" w:hAnsi="Calibri" w:cs="Calibri"/>
        </w:rPr>
        <w:t xml:space="preserve">I </w:t>
      </w:r>
      <w:r w:rsidR="007867C2" w:rsidRPr="001C1554">
        <w:rPr>
          <w:rFonts w:ascii="Calibri" w:hAnsi="Calibri" w:cs="Calibri"/>
        </w:rPr>
        <w:t xml:space="preserve">am therefore very excited </w:t>
      </w:r>
      <w:r w:rsidR="00A32641" w:rsidRPr="001C1554">
        <w:rPr>
          <w:rFonts w:ascii="Calibri" w:hAnsi="Calibri" w:cs="Calibri"/>
        </w:rPr>
        <w:t xml:space="preserve">to meet researchers with other specialties in Prof. McGettigan’s lab and participate in their regular lab meetings. Finally, I am eager to acquire new skills by </w:t>
      </w:r>
      <w:r w:rsidR="007C1A9A" w:rsidRPr="001C1554">
        <w:rPr>
          <w:rFonts w:ascii="Calibri" w:hAnsi="Calibri" w:cs="Calibri"/>
        </w:rPr>
        <w:t>attending</w:t>
      </w:r>
      <w:r w:rsidR="00A32641" w:rsidRPr="001C1554">
        <w:rPr>
          <w:rFonts w:ascii="Calibri" w:hAnsi="Calibri" w:cs="Calibri"/>
        </w:rPr>
        <w:t xml:space="preserve"> </w:t>
      </w:r>
      <w:r w:rsidR="007C1A9A" w:rsidRPr="001C1554">
        <w:rPr>
          <w:rFonts w:ascii="Calibri" w:hAnsi="Calibri" w:cs="Calibri"/>
        </w:rPr>
        <w:t>Master courses which are open to guest researchers (i.e. “Introduction to Deep Learning for Speech and Language Processing”).</w:t>
      </w:r>
    </w:p>
    <w:p w14:paraId="7FD4A0F5" w14:textId="0834E99B" w:rsidR="00F80383" w:rsidRPr="0023682D" w:rsidRDefault="00F80383" w:rsidP="007660DB">
      <w:pPr>
        <w:ind w:firstLine="360"/>
        <w:rPr>
          <w:color w:val="196B24" w:themeColor="accent3"/>
        </w:rPr>
      </w:pPr>
      <w:commentRangeStart w:id="3"/>
      <w:r w:rsidRPr="0023682D">
        <w:rPr>
          <w:color w:val="196B24" w:themeColor="accent3"/>
        </w:rPr>
        <w:t>The</w:t>
      </w:r>
      <w:commentRangeEnd w:id="3"/>
      <w:r w:rsidR="00AF61B2">
        <w:rPr>
          <w:rStyle w:val="Kommentarzeichen"/>
        </w:rPr>
        <w:commentReference w:id="3"/>
      </w:r>
      <w:r w:rsidRPr="0023682D">
        <w:rPr>
          <w:color w:val="196B24" w:themeColor="accent3"/>
        </w:rPr>
        <w:t xml:space="preserve"> German sending institution is the Friedrich Schiller University Jena. After my time in London, I will return to the Department for General Psychology, led by </w:t>
      </w:r>
      <w:r w:rsidRPr="0023682D">
        <w:rPr>
          <w:b/>
          <w:bCs/>
          <w:color w:val="196B24" w:themeColor="accent3"/>
        </w:rPr>
        <w:t xml:space="preserve">Prof. Stefan R. </w:t>
      </w:r>
      <w:proofErr w:type="spellStart"/>
      <w:r w:rsidRPr="0023682D">
        <w:rPr>
          <w:b/>
          <w:bCs/>
          <w:color w:val="196B24" w:themeColor="accent3"/>
        </w:rPr>
        <w:t>Schweinberger</w:t>
      </w:r>
      <w:proofErr w:type="spellEnd"/>
      <w:r w:rsidRPr="0023682D">
        <w:rPr>
          <w:color w:val="196B24" w:themeColor="accent3"/>
        </w:rPr>
        <w:t xml:space="preserve">. I completed my PhD in 2023 under supervision of Prof. </w:t>
      </w:r>
      <w:proofErr w:type="spellStart"/>
      <w:r w:rsidRPr="0023682D">
        <w:rPr>
          <w:color w:val="196B24" w:themeColor="accent3"/>
        </w:rPr>
        <w:t>Schweinberger</w:t>
      </w:r>
      <w:proofErr w:type="spellEnd"/>
      <w:r w:rsidRPr="0023682D">
        <w:rPr>
          <w:color w:val="196B24" w:themeColor="accent3"/>
        </w:rPr>
        <w:t xml:space="preserve"> and have worked there as a post-doc since, where I started to pursue my habilitation. Note that staying in the group where I completed my PhD does not impede my academic independence. Instead, I deliberately stayed in Prof. Steinberger’s lab because it still provides the perfect environment for the development of my academic career. I have been given great independence and freedom in the development of my habilitation topic, for which I chose voice naturalness. </w:t>
      </w:r>
      <w:r w:rsidR="00592276" w:rsidRPr="0023682D">
        <w:rPr>
          <w:color w:val="196B24" w:themeColor="accent3"/>
        </w:rPr>
        <w:t xml:space="preserve">Since 2024, I am the principal coordinator of the Jena Voice Research Unit (VRU, </w:t>
      </w:r>
      <w:hyperlink r:id="rId15" w:history="1">
        <w:r w:rsidR="00592276" w:rsidRPr="0023682D">
          <w:rPr>
            <w:rStyle w:val="Hyperlink"/>
            <w:color w:val="196B24" w:themeColor="accent3"/>
          </w:rPr>
          <w:t>https://www.voice.uni-jena.de/</w:t>
        </w:r>
      </w:hyperlink>
      <w:r w:rsidR="00592276" w:rsidRPr="0023682D">
        <w:rPr>
          <w:rStyle w:val="Hyperlink"/>
          <w:color w:val="196B24" w:themeColor="accent3"/>
        </w:rPr>
        <w:t>)</w:t>
      </w:r>
      <w:r w:rsidR="00592276" w:rsidRPr="0023682D">
        <w:rPr>
          <w:color w:val="196B24" w:themeColor="accent3"/>
        </w:rPr>
        <w:t xml:space="preserve">, an interdisciplinary network which connect voice research in Jena and beyond. </w:t>
      </w:r>
      <w:r w:rsidRPr="0023682D">
        <w:rPr>
          <w:color w:val="196B24" w:themeColor="accent3"/>
        </w:rPr>
        <w:t xml:space="preserve">Recently, I was </w:t>
      </w:r>
      <w:r w:rsidR="00592276" w:rsidRPr="0023682D">
        <w:rPr>
          <w:color w:val="196B24" w:themeColor="accent3"/>
        </w:rPr>
        <w:t xml:space="preserve">also </w:t>
      </w:r>
      <w:r w:rsidRPr="0023682D">
        <w:rPr>
          <w:color w:val="196B24" w:themeColor="accent3"/>
        </w:rPr>
        <w:t xml:space="preserve">given the unique opportunity to become </w:t>
      </w:r>
      <w:r w:rsidRPr="0023682D">
        <w:rPr>
          <w:color w:val="196B24" w:themeColor="accent3"/>
        </w:rPr>
        <w:lastRenderedPageBreak/>
        <w:t>part of the EU-funded Voice Communication Sciences (</w:t>
      </w:r>
      <w:proofErr w:type="spellStart"/>
      <w:r w:rsidRPr="0023682D">
        <w:rPr>
          <w:color w:val="196B24" w:themeColor="accent3"/>
        </w:rPr>
        <w:t>VoCS</w:t>
      </w:r>
      <w:proofErr w:type="spellEnd"/>
      <w:r w:rsidRPr="0023682D">
        <w:rPr>
          <w:color w:val="196B24" w:themeColor="accent3"/>
        </w:rPr>
        <w:t xml:space="preserve">, </w:t>
      </w:r>
      <w:hyperlink r:id="rId16" w:history="1">
        <w:r w:rsidRPr="0023682D">
          <w:rPr>
            <w:rStyle w:val="Hyperlink"/>
            <w:color w:val="196B24" w:themeColor="accent3"/>
          </w:rPr>
          <w:t>https://www.vocs.eu.com/</w:t>
        </w:r>
      </w:hyperlink>
      <w:r w:rsidRPr="0023682D">
        <w:rPr>
          <w:color w:val="196B24" w:themeColor="accent3"/>
        </w:rPr>
        <w:t xml:space="preserve">), </w:t>
      </w:r>
      <w:r w:rsidR="00592276" w:rsidRPr="0023682D">
        <w:rPr>
          <w:color w:val="196B24" w:themeColor="accent3"/>
        </w:rPr>
        <w:t xml:space="preserve">of which </w:t>
      </w:r>
      <w:r w:rsidRPr="0023682D">
        <w:rPr>
          <w:color w:val="196B24" w:themeColor="accent3"/>
        </w:rPr>
        <w:t xml:space="preserve">both my hosts from London </w:t>
      </w:r>
      <w:r w:rsidR="00592276" w:rsidRPr="0023682D">
        <w:rPr>
          <w:color w:val="196B24" w:themeColor="accent3"/>
        </w:rPr>
        <w:t xml:space="preserve">are part of as well. </w:t>
      </w:r>
      <w:r w:rsidRPr="0023682D">
        <w:rPr>
          <w:color w:val="196B24" w:themeColor="accent3"/>
        </w:rPr>
        <w:t xml:space="preserve"> In the context of this network, </w:t>
      </w:r>
      <w:r w:rsidR="00592276" w:rsidRPr="0023682D">
        <w:rPr>
          <w:color w:val="196B24" w:themeColor="accent3"/>
        </w:rPr>
        <w:t xml:space="preserve">I am supervising a PhD student on the topic “Neurocognitive processing of voice naturalness in human and synthetic voices” in </w:t>
      </w:r>
      <w:r w:rsidR="007660DB">
        <w:rPr>
          <w:color w:val="196B24" w:themeColor="accent3"/>
        </w:rPr>
        <w:t xml:space="preserve">close </w:t>
      </w:r>
      <w:r w:rsidR="00592276" w:rsidRPr="0023682D">
        <w:rPr>
          <w:color w:val="196B24" w:themeColor="accent3"/>
        </w:rPr>
        <w:t xml:space="preserve">collaboration with Prof. Sascha </w:t>
      </w:r>
      <w:proofErr w:type="spellStart"/>
      <w:r w:rsidR="00592276" w:rsidRPr="0023682D">
        <w:rPr>
          <w:color w:val="196B24" w:themeColor="accent3"/>
        </w:rPr>
        <w:t>Frühholz</w:t>
      </w:r>
      <w:proofErr w:type="spellEnd"/>
      <w:r w:rsidR="00592276" w:rsidRPr="0023682D">
        <w:rPr>
          <w:color w:val="196B24" w:themeColor="accent3"/>
        </w:rPr>
        <w:t xml:space="preserve"> </w:t>
      </w:r>
      <w:r w:rsidR="007660DB">
        <w:rPr>
          <w:color w:val="196B24" w:themeColor="accent3"/>
        </w:rPr>
        <w:t>(</w:t>
      </w:r>
      <w:r w:rsidR="00592276" w:rsidRPr="0023682D">
        <w:rPr>
          <w:color w:val="196B24" w:themeColor="accent3"/>
        </w:rPr>
        <w:t>University of Oslo</w:t>
      </w:r>
      <w:r w:rsidR="007660DB">
        <w:rPr>
          <w:color w:val="196B24" w:themeColor="accent3"/>
        </w:rPr>
        <w:t>)</w:t>
      </w:r>
      <w:r w:rsidR="00592276" w:rsidRPr="0023682D">
        <w:rPr>
          <w:color w:val="196B24" w:themeColor="accent3"/>
        </w:rPr>
        <w:t xml:space="preserve">, and Prof. Emma </w:t>
      </w:r>
      <w:proofErr w:type="spellStart"/>
      <w:r w:rsidR="00592276" w:rsidRPr="0023682D">
        <w:rPr>
          <w:color w:val="196B24" w:themeColor="accent3"/>
        </w:rPr>
        <w:t>Rodero</w:t>
      </w:r>
      <w:proofErr w:type="spellEnd"/>
      <w:r w:rsidR="00592276" w:rsidRPr="0023682D">
        <w:rPr>
          <w:color w:val="196B24" w:themeColor="accent3"/>
        </w:rPr>
        <w:t xml:space="preserve"> </w:t>
      </w:r>
      <w:r w:rsidR="007660DB">
        <w:rPr>
          <w:color w:val="196B24" w:themeColor="accent3"/>
        </w:rPr>
        <w:t>(</w:t>
      </w:r>
      <w:r w:rsidR="00592276" w:rsidRPr="0023682D">
        <w:rPr>
          <w:color w:val="196B24" w:themeColor="accent3"/>
        </w:rPr>
        <w:t xml:space="preserve">Universidad </w:t>
      </w:r>
      <w:proofErr w:type="spellStart"/>
      <w:r w:rsidR="00592276" w:rsidRPr="0023682D">
        <w:rPr>
          <w:color w:val="196B24" w:themeColor="accent3"/>
        </w:rPr>
        <w:t>Pompeu</w:t>
      </w:r>
      <w:proofErr w:type="spellEnd"/>
      <w:r w:rsidR="00592276" w:rsidRPr="0023682D">
        <w:rPr>
          <w:color w:val="196B24" w:themeColor="accent3"/>
        </w:rPr>
        <w:t xml:space="preserve"> </w:t>
      </w:r>
      <w:proofErr w:type="spellStart"/>
      <w:r w:rsidR="00592276" w:rsidRPr="0023682D">
        <w:rPr>
          <w:color w:val="196B24" w:themeColor="accent3"/>
        </w:rPr>
        <w:t>Fabra</w:t>
      </w:r>
      <w:proofErr w:type="spellEnd"/>
      <w:r w:rsidR="007660DB">
        <w:rPr>
          <w:color w:val="196B24" w:themeColor="accent3"/>
        </w:rPr>
        <w:t xml:space="preserve">). </w:t>
      </w:r>
      <w:r w:rsidR="007B4E06" w:rsidRPr="0023682D">
        <w:rPr>
          <w:color w:val="196B24" w:themeColor="accent3"/>
        </w:rPr>
        <w:t>In his second year, our PhD</w:t>
      </w:r>
      <w:r w:rsidR="0023682D">
        <w:rPr>
          <w:color w:val="196B24" w:themeColor="accent3"/>
        </w:rPr>
        <w:t xml:space="preserve"> student</w:t>
      </w:r>
      <w:r w:rsidR="007B4E06" w:rsidRPr="0023682D">
        <w:rPr>
          <w:color w:val="196B24" w:themeColor="accent3"/>
        </w:rPr>
        <w:t xml:space="preserve"> will have schedule</w:t>
      </w:r>
      <w:r w:rsidR="0023682D">
        <w:rPr>
          <w:color w:val="196B24" w:themeColor="accent3"/>
        </w:rPr>
        <w:t>d</w:t>
      </w:r>
      <w:r w:rsidR="007B4E06" w:rsidRPr="0023682D">
        <w:rPr>
          <w:color w:val="196B24" w:themeColor="accent3"/>
        </w:rPr>
        <w:t xml:space="preserve"> research stays in these </w:t>
      </w:r>
      <w:r w:rsidR="0023682D">
        <w:rPr>
          <w:color w:val="196B24" w:themeColor="accent3"/>
        </w:rPr>
        <w:t xml:space="preserve">other </w:t>
      </w:r>
      <w:r w:rsidR="007B4E06" w:rsidRPr="0023682D">
        <w:rPr>
          <w:color w:val="196B24" w:themeColor="accent3"/>
        </w:rPr>
        <w:t xml:space="preserve">departments for up to 12 months, which gives me the perfect opportunity to pursue my PRIME project with the DAAD without neglecting my supervision duties. </w:t>
      </w:r>
      <w:r w:rsidR="0023682D" w:rsidRPr="0023682D">
        <w:rPr>
          <w:color w:val="196B24" w:themeColor="accent3"/>
        </w:rPr>
        <w:t>Finally, I am a founding member of the newly founded Voice Communication Sciences Association (</w:t>
      </w:r>
      <w:proofErr w:type="spellStart"/>
      <w:r w:rsidR="0023682D" w:rsidRPr="0023682D">
        <w:rPr>
          <w:color w:val="196B24" w:themeColor="accent3"/>
        </w:rPr>
        <w:t>VoCSA</w:t>
      </w:r>
      <w:proofErr w:type="spellEnd"/>
      <w:r w:rsidR="0023682D" w:rsidRPr="0023682D">
        <w:rPr>
          <w:color w:val="196B24" w:themeColor="accent3"/>
        </w:rPr>
        <w:t xml:space="preserve">) where I have been appointed to the executive board as well. In this role, I have been given the responsibility to organize the third </w:t>
      </w:r>
      <w:proofErr w:type="spellStart"/>
      <w:r w:rsidR="0023682D" w:rsidRPr="0023682D">
        <w:rPr>
          <w:color w:val="196B24" w:themeColor="accent3"/>
        </w:rPr>
        <w:t>VoiceID</w:t>
      </w:r>
      <w:proofErr w:type="spellEnd"/>
      <w:r w:rsidR="0023682D" w:rsidRPr="0023682D">
        <w:rPr>
          <w:color w:val="196B24" w:themeColor="accent3"/>
        </w:rPr>
        <w:t xml:space="preserve"> conference (</w:t>
      </w:r>
      <w:proofErr w:type="spellStart"/>
      <w:r w:rsidR="0023682D" w:rsidRPr="0023682D">
        <w:rPr>
          <w:color w:val="196B24" w:themeColor="accent3"/>
        </w:rPr>
        <w:t>ToDo</w:t>
      </w:r>
      <w:proofErr w:type="spellEnd"/>
      <w:r w:rsidR="0023682D" w:rsidRPr="0023682D">
        <w:rPr>
          <w:color w:val="196B24" w:themeColor="accent3"/>
        </w:rPr>
        <w:t xml:space="preserve">: link), which will take place in Jena from 2-4 September 2026 and will unite voice researchers from all over the world. </w:t>
      </w:r>
      <w:r w:rsidRPr="0023682D">
        <w:rPr>
          <w:color w:val="196B24" w:themeColor="accent3"/>
        </w:rPr>
        <w:t xml:space="preserve">Thus, while my work is primarily rooted in Jena, I am well-connected with several world-leading institutions in the voice field. This provides me ideal conditions and the necessary resources to pursue ground-breaking discoveries on the topic of voice naturalness. To enhance my academic independence, Prof. </w:t>
      </w:r>
      <w:proofErr w:type="spellStart"/>
      <w:r w:rsidRPr="0023682D">
        <w:rPr>
          <w:color w:val="196B24" w:themeColor="accent3"/>
        </w:rPr>
        <w:t>Schweinberger</w:t>
      </w:r>
      <w:proofErr w:type="spellEnd"/>
      <w:r w:rsidRPr="0023682D">
        <w:rPr>
          <w:color w:val="196B24" w:themeColor="accent3"/>
        </w:rPr>
        <w:t xml:space="preserve"> explicitly encouraged me in the persuasion of individual research collaborations, of which one already culminated in a publication and two are in preparation. </w:t>
      </w:r>
    </w:p>
    <w:p w14:paraId="01F57572" w14:textId="7C5C7A37" w:rsidR="00522AAA" w:rsidRPr="001C1554" w:rsidRDefault="00522AAA" w:rsidP="008005CB">
      <w:pPr>
        <w:pStyle w:val="berschrift2"/>
        <w:numPr>
          <w:ilvl w:val="0"/>
          <w:numId w:val="23"/>
        </w:numPr>
        <w:rPr>
          <w:rFonts w:ascii="Calibri" w:hAnsi="Calibri" w:cs="Calibri"/>
        </w:rPr>
      </w:pPr>
      <w:r w:rsidRPr="001C1554">
        <w:rPr>
          <w:rFonts w:ascii="Calibri" w:hAnsi="Calibri" w:cs="Calibri"/>
        </w:rPr>
        <w:t>Impact, dissemination and outlook on future research</w:t>
      </w:r>
      <w:r w:rsidR="007F26C0" w:rsidRPr="001C1554">
        <w:rPr>
          <w:rFonts w:ascii="Calibri" w:hAnsi="Calibri" w:cs="Calibri"/>
        </w:rPr>
        <w:t xml:space="preserve"> projects</w:t>
      </w:r>
    </w:p>
    <w:p w14:paraId="51760206" w14:textId="38B952CE"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Impact and benefit</w:t>
      </w:r>
    </w:p>
    <w:p w14:paraId="746EB832" w14:textId="54BF7EF3" w:rsidR="00FC2AEB" w:rsidRDefault="007C1A9A" w:rsidP="00FC2AEB">
      <w:pPr>
        <w:ind w:firstLine="360"/>
        <w:rPr>
          <w:rFonts w:ascii="Calibri" w:hAnsi="Calibri" w:cs="Calibri"/>
        </w:rPr>
      </w:pPr>
      <w:r w:rsidRPr="001C1554">
        <w:rPr>
          <w:rFonts w:ascii="Calibri" w:hAnsi="Calibri" w:cs="Calibri"/>
        </w:rPr>
        <w:t>Right now, r</w:t>
      </w:r>
      <w:r w:rsidR="00455ACA" w:rsidRPr="001C1554">
        <w:rPr>
          <w:rFonts w:ascii="Calibri" w:hAnsi="Calibri" w:cs="Calibri"/>
        </w:rPr>
        <w:t xml:space="preserve">esearch on voice perception and synthetic voices in particular </w:t>
      </w:r>
      <w:r w:rsidRPr="001C1554">
        <w:rPr>
          <w:rFonts w:ascii="Calibri" w:hAnsi="Calibri" w:cs="Calibri"/>
        </w:rPr>
        <w:t xml:space="preserve">is </w:t>
      </w:r>
      <w:r w:rsidR="00455ACA" w:rsidRPr="001C1554">
        <w:rPr>
          <w:rFonts w:ascii="Calibri" w:hAnsi="Calibri" w:cs="Calibri"/>
        </w:rPr>
        <w:t xml:space="preserve">more relevant than ever. </w:t>
      </w:r>
      <w:r w:rsidR="00503CA3" w:rsidRPr="001C1554">
        <w:rPr>
          <w:rFonts w:ascii="Calibri" w:hAnsi="Calibri" w:cs="Calibri"/>
        </w:rPr>
        <w:t xml:space="preserve">These technologies already form a part of our daily life and scientific understanding of the manifold consequences is lacking behind. </w:t>
      </w:r>
      <w:r w:rsidR="00FC2AEB" w:rsidRPr="001C1554">
        <w:rPr>
          <w:rFonts w:ascii="Calibri" w:hAnsi="Calibri" w:cs="Calibri"/>
        </w:rPr>
        <w:t>This has recently been acknowledged</w:t>
      </w:r>
      <w:r w:rsidR="00FC2AEB">
        <w:rPr>
          <w:rFonts w:ascii="Calibri" w:hAnsi="Calibri" w:cs="Calibri"/>
        </w:rPr>
        <w:t xml:space="preserve"> by the field, culmination in the formation of a big research network with the aim to </w:t>
      </w:r>
      <w:r w:rsidR="00FC2AEB" w:rsidRPr="001C1554">
        <w:rPr>
          <w:rFonts w:ascii="Calibri" w:hAnsi="Calibri" w:cs="Calibri"/>
        </w:rPr>
        <w:t>position Europe at the forefront of Voice Research. With the present research project, I contribute to this vision.</w:t>
      </w:r>
    </w:p>
    <w:p w14:paraId="46CE8A6E" w14:textId="77777777" w:rsidR="0071161E" w:rsidRPr="00ED5A35" w:rsidRDefault="0071161E" w:rsidP="00FC2AEB">
      <w:pPr>
        <w:ind w:firstLine="720"/>
        <w:rPr>
          <w:rFonts w:ascii="Calibri" w:hAnsi="Calibri" w:cs="Calibri"/>
          <w:color w:val="196B24" w:themeColor="accent3"/>
        </w:rPr>
      </w:pPr>
      <w:r w:rsidRPr="00ED5A35">
        <w:rPr>
          <w:rFonts w:ascii="Calibri" w:hAnsi="Calibri" w:cs="Calibri"/>
          <w:color w:val="196B24" w:themeColor="accent3"/>
        </w:rPr>
        <w:t xml:space="preserve">All studies will provide unique and complementary insights, targeting long-term, mid-term and short-term aspects of interindividual variability and flexibility in the perception of synthetic voices. Together, they will provide a nuanced picture of how different forms of perceptual experiences could shape our perception and evaluation of synthetic voices and thus equip us with valuable knowledge on how daily life in the future is affected by the increasing number of smart speaker devices surrounding us. At the same time, this series of studies represents a structured and systematic investigation of the recently proposed theoretical framework for voice naturalness. Therefore, the current research project is of high value both to applied as well as basic research. </w:t>
      </w:r>
    </w:p>
    <w:p w14:paraId="7EC32B45" w14:textId="747516FC" w:rsidR="00F412E9" w:rsidRPr="00F412E9" w:rsidRDefault="00F412E9" w:rsidP="00F412E9">
      <w:pPr>
        <w:pStyle w:val="berschrift2"/>
        <w:numPr>
          <w:ilvl w:val="1"/>
          <w:numId w:val="23"/>
        </w:numPr>
        <w:rPr>
          <w:rFonts w:ascii="Calibri" w:hAnsi="Calibri" w:cs="Calibri"/>
          <w:sz w:val="24"/>
          <w:szCs w:val="24"/>
        </w:rPr>
      </w:pPr>
      <w:r>
        <w:rPr>
          <w:rFonts w:ascii="Calibri" w:hAnsi="Calibri" w:cs="Calibri"/>
          <w:sz w:val="24"/>
          <w:szCs w:val="24"/>
        </w:rPr>
        <w:t>Dissemination</w:t>
      </w:r>
    </w:p>
    <w:p w14:paraId="2A1A1CC5" w14:textId="77E22098" w:rsidR="0071161E" w:rsidRDefault="00F412E9" w:rsidP="009B1325">
      <w:pPr>
        <w:ind w:firstLine="360"/>
        <w:rPr>
          <w:rFonts w:ascii="Calibri" w:hAnsi="Calibri" w:cs="Calibri"/>
        </w:rPr>
      </w:pPr>
      <w:r>
        <w:rPr>
          <w:rFonts w:ascii="Calibri" w:hAnsi="Calibri" w:cs="Calibri"/>
        </w:rPr>
        <w:t xml:space="preserve">The main scientific output will be open access publications of all three studies, as well as conference contributions.  </w:t>
      </w:r>
      <w:r w:rsidRPr="001C1554">
        <w:rPr>
          <w:rFonts w:ascii="Calibri" w:hAnsi="Calibri" w:cs="Calibri"/>
        </w:rPr>
        <w:t xml:space="preserve">Further, I will share my insights with the Jena Voice Research Unit (VRU, </w:t>
      </w:r>
      <w:hyperlink r:id="rId17" w:history="1">
        <w:r w:rsidRPr="001C1554">
          <w:rPr>
            <w:rStyle w:val="Hyperlink"/>
            <w:rFonts w:ascii="Calibri" w:hAnsi="Calibri" w:cs="Calibri"/>
          </w:rPr>
          <w:t>https://www.voice.uni-jena.de/</w:t>
        </w:r>
      </w:hyperlink>
      <w:r w:rsidRPr="001C1554">
        <w:rPr>
          <w:rFonts w:ascii="Calibri" w:hAnsi="Calibri" w:cs="Calibri"/>
        </w:rPr>
        <w:t>)</w:t>
      </w:r>
      <w:r>
        <w:rPr>
          <w:rFonts w:ascii="Calibri" w:hAnsi="Calibri" w:cs="Calibri"/>
        </w:rPr>
        <w:t xml:space="preserve"> and the Voice Communication Sciences (</w:t>
      </w:r>
      <w:proofErr w:type="spellStart"/>
      <w:r>
        <w:rPr>
          <w:rFonts w:ascii="Calibri" w:hAnsi="Calibri" w:cs="Calibri"/>
        </w:rPr>
        <w:t>VoCS</w:t>
      </w:r>
      <w:proofErr w:type="spellEnd"/>
      <w:r>
        <w:rPr>
          <w:rFonts w:ascii="Calibri" w:hAnsi="Calibri" w:cs="Calibri"/>
        </w:rPr>
        <w:t xml:space="preserve">) </w:t>
      </w:r>
      <w:r>
        <w:rPr>
          <w:rFonts w:ascii="Calibri" w:hAnsi="Calibri" w:cs="Calibri"/>
        </w:rPr>
        <w:lastRenderedPageBreak/>
        <w:t xml:space="preserve">network. </w:t>
      </w:r>
      <w:r w:rsidR="009B1325">
        <w:rPr>
          <w:rFonts w:ascii="Calibri" w:hAnsi="Calibri" w:cs="Calibri"/>
        </w:rPr>
        <w:t xml:space="preserve">Since all my research materials will be openly available on online repositories, they are also open to other colleagues for further scientific exploitation. </w:t>
      </w:r>
    </w:p>
    <w:p w14:paraId="39096D6B" w14:textId="03793974" w:rsidR="009B1325" w:rsidRDefault="009B1325" w:rsidP="009B1325">
      <w:pPr>
        <w:ind w:firstLine="360"/>
        <w:rPr>
          <w:rFonts w:ascii="Calibri" w:hAnsi="Calibri" w:cs="Calibri"/>
        </w:rPr>
      </w:pPr>
      <w:r>
        <w:rPr>
          <w:rFonts w:ascii="Calibri" w:hAnsi="Calibri" w:cs="Calibri"/>
        </w:rPr>
        <w:t xml:space="preserve">I am very enthusiastic about research communication to non-scientific audiences, and I am looking forward to sharing my insights in formats like the Lange Nacht der </w:t>
      </w:r>
      <w:proofErr w:type="spellStart"/>
      <w:r>
        <w:rPr>
          <w:rFonts w:ascii="Calibri" w:hAnsi="Calibri" w:cs="Calibri"/>
        </w:rPr>
        <w:t>Wissenschaften</w:t>
      </w:r>
      <w:proofErr w:type="spellEnd"/>
      <w:r>
        <w:rPr>
          <w:rFonts w:ascii="Calibri" w:hAnsi="Calibri" w:cs="Calibri"/>
        </w:rPr>
        <w:t xml:space="preserve"> or via the science communication Instagram/LinkedIn Channel “</w:t>
      </w:r>
      <w:proofErr w:type="spellStart"/>
      <w:r>
        <w:rPr>
          <w:rFonts w:ascii="Calibri" w:hAnsi="Calibri" w:cs="Calibri"/>
        </w:rPr>
        <w:t>PhDScicom</w:t>
      </w:r>
      <w:proofErr w:type="spellEnd"/>
      <w:r>
        <w:rPr>
          <w:rFonts w:ascii="Calibri" w:hAnsi="Calibri" w:cs="Calibri"/>
        </w:rPr>
        <w:t xml:space="preserve">”, for which I am currently the chairperson. </w:t>
      </w:r>
    </w:p>
    <w:p w14:paraId="579D40B8" w14:textId="514A4E33" w:rsidR="0071161E" w:rsidRPr="00526A9B" w:rsidRDefault="0078413F" w:rsidP="00466537">
      <w:pPr>
        <w:pStyle w:val="berschrift2"/>
        <w:numPr>
          <w:ilvl w:val="1"/>
          <w:numId w:val="23"/>
        </w:numPr>
        <w:rPr>
          <w:rFonts w:ascii="Calibri" w:hAnsi="Calibri" w:cs="Calibri"/>
          <w:sz w:val="24"/>
          <w:szCs w:val="24"/>
        </w:rPr>
      </w:pPr>
      <w:r>
        <w:rPr>
          <w:rFonts w:ascii="Calibri" w:hAnsi="Calibri" w:cs="Calibri"/>
          <w:sz w:val="24"/>
          <w:szCs w:val="24"/>
        </w:rPr>
        <w:t>Outlook on future research projects</w:t>
      </w:r>
    </w:p>
    <w:p w14:paraId="6F96BC45" w14:textId="32E5F7ED" w:rsidR="00917189" w:rsidRDefault="00990D59" w:rsidP="00526A9B">
      <w:pPr>
        <w:ind w:firstLine="360"/>
        <w:rPr>
          <w:rFonts w:ascii="Calibri" w:hAnsi="Calibri" w:cs="Calibri"/>
        </w:rPr>
      </w:pPr>
      <w:r>
        <w:rPr>
          <w:rFonts w:ascii="Calibri" w:hAnsi="Calibri" w:cs="Calibri"/>
        </w:rPr>
        <w:t xml:space="preserve">With the DAAD </w:t>
      </w:r>
      <w:r w:rsidR="009B61CC">
        <w:rPr>
          <w:rFonts w:ascii="Calibri" w:hAnsi="Calibri" w:cs="Calibri"/>
        </w:rPr>
        <w:t xml:space="preserve">PRIME </w:t>
      </w:r>
      <w:r>
        <w:rPr>
          <w:rFonts w:ascii="Calibri" w:hAnsi="Calibri" w:cs="Calibri"/>
        </w:rPr>
        <w:t xml:space="preserve">project focusing on variability of listeners, a next logical step could be to focus on the variability of the context: </w:t>
      </w:r>
      <w:r w:rsidRPr="00990D59">
        <w:rPr>
          <w:rFonts w:ascii="Calibri" w:hAnsi="Calibri" w:cs="Calibri"/>
        </w:rPr>
        <w:t>Are natural voices always preferred, or is naturalness preference dependent</w:t>
      </w:r>
      <w:r>
        <w:rPr>
          <w:rFonts w:ascii="Calibri" w:hAnsi="Calibri" w:cs="Calibri"/>
        </w:rPr>
        <w:t xml:space="preserve"> of the specific application of synthetic voices</w:t>
      </w:r>
      <w:r w:rsidRPr="00990D59">
        <w:rPr>
          <w:rFonts w:ascii="Calibri" w:hAnsi="Calibri" w:cs="Calibri"/>
        </w:rPr>
        <w:t xml:space="preserve">? Can natural </w:t>
      </w:r>
      <w:r>
        <w:rPr>
          <w:rFonts w:ascii="Calibri" w:hAnsi="Calibri" w:cs="Calibri"/>
        </w:rPr>
        <w:t xml:space="preserve">sounding </w:t>
      </w:r>
      <w:r w:rsidRPr="00990D59">
        <w:rPr>
          <w:rFonts w:ascii="Calibri" w:hAnsi="Calibri" w:cs="Calibri"/>
        </w:rPr>
        <w:t xml:space="preserve">voices </w:t>
      </w:r>
      <w:r>
        <w:rPr>
          <w:rFonts w:ascii="Calibri" w:hAnsi="Calibri" w:cs="Calibri"/>
        </w:rPr>
        <w:t>disrupt</w:t>
      </w:r>
      <w:r w:rsidRPr="00990D59">
        <w:rPr>
          <w:rFonts w:ascii="Calibri" w:hAnsi="Calibri" w:cs="Calibri"/>
        </w:rPr>
        <w:t xml:space="preserve"> rather than promote</w:t>
      </w:r>
      <w:r>
        <w:rPr>
          <w:rFonts w:ascii="Calibri" w:hAnsi="Calibri" w:cs="Calibri"/>
        </w:rPr>
        <w:t xml:space="preserve"> successful</w:t>
      </w:r>
      <w:r w:rsidRPr="00990D59">
        <w:rPr>
          <w:rFonts w:ascii="Calibri" w:hAnsi="Calibri" w:cs="Calibri"/>
        </w:rPr>
        <w:t xml:space="preserve"> communication</w:t>
      </w:r>
      <w:r>
        <w:rPr>
          <w:rFonts w:ascii="Calibri" w:hAnsi="Calibri" w:cs="Calibri"/>
        </w:rPr>
        <w:t xml:space="preserve"> under some circumstances</w:t>
      </w:r>
      <w:r w:rsidRPr="00990D59">
        <w:rPr>
          <w:rFonts w:ascii="Calibri" w:hAnsi="Calibri" w:cs="Calibri"/>
        </w:rPr>
        <w:t>?</w:t>
      </w:r>
      <w:r>
        <w:rPr>
          <w:rFonts w:ascii="Calibri" w:hAnsi="Calibri" w:cs="Calibri"/>
        </w:rPr>
        <w:t xml:space="preserve"> Are there potential interactions between the listener and the context in which they are exposed to synthetic voices? Ultimately, I am striving for a systematic understanding o</w:t>
      </w:r>
      <w:r w:rsidR="009B61CC">
        <w:rPr>
          <w:rFonts w:ascii="Calibri" w:hAnsi="Calibri" w:cs="Calibri"/>
        </w:rPr>
        <w:t xml:space="preserve">f voice naturalness and how it affects communicative quality. With this work, I hope to contribute valuable knowledge that capacitates us to navigate through a rapidly changing world full of technical advances in a human-friendly and sustainable manner. </w:t>
      </w:r>
    </w:p>
    <w:p w14:paraId="3B65084E" w14:textId="77777777" w:rsidR="009B61CC" w:rsidRDefault="009B61CC" w:rsidP="00466537">
      <w:pPr>
        <w:rPr>
          <w:rFonts w:ascii="Calibri" w:hAnsi="Calibri" w:cs="Calibri"/>
        </w:rPr>
      </w:pPr>
    </w:p>
    <w:sdt>
      <w:sdtPr>
        <w:rPr>
          <w:rFonts w:asciiTheme="minorHAnsi" w:eastAsiaTheme="minorHAnsi" w:hAnsiTheme="minorHAnsi" w:cstheme="minorBidi"/>
          <w:color w:val="auto"/>
          <w:sz w:val="24"/>
          <w:szCs w:val="24"/>
        </w:rPr>
        <w:tag w:val="CitaviBibliography"/>
        <w:id w:val="953135230"/>
        <w:placeholder>
          <w:docPart w:val="DefaultPlaceholder_-1854013440"/>
        </w:placeholder>
      </w:sdtPr>
      <w:sdtEndPr/>
      <w:sdtContent>
        <w:p w14:paraId="7D6797CD" w14:textId="77777777" w:rsidR="001E0849" w:rsidRDefault="002F5DBF" w:rsidP="001E0849">
          <w:pPr>
            <w:pStyle w:val="CitaviBibliographyHeading"/>
          </w:pPr>
          <w:r w:rsidRPr="001C1554">
            <w:fldChar w:fldCharType="begin"/>
          </w:r>
          <w:r w:rsidRPr="001C1554">
            <w:instrText>ADDIN CitaviBibliography</w:instrText>
          </w:r>
          <w:r w:rsidRPr="001C1554">
            <w:fldChar w:fldCharType="separate"/>
          </w:r>
          <w:r w:rsidR="001E0849">
            <w:t>References</w:t>
          </w:r>
        </w:p>
        <w:p w14:paraId="19387AA5" w14:textId="77777777" w:rsidR="001E0849" w:rsidRPr="001E0849" w:rsidRDefault="001E0849" w:rsidP="001E0849">
          <w:pPr>
            <w:pStyle w:val="CitaviBibliographyEntry"/>
            <w:rPr>
              <w:lang w:val="de-DE"/>
            </w:rPr>
          </w:pPr>
          <w:bookmarkStart w:id="4" w:name="_CTVL0018473d197b6e74f58899b2d313eecae96"/>
          <w:r>
            <w:t>Belin, P., Bestelmeyer, P. E. G., Latinus, M., &amp; Watson, R. (2011). Understanding voice perception.</w:t>
          </w:r>
          <w:bookmarkEnd w:id="4"/>
          <w:r>
            <w:t xml:space="preserve"> </w:t>
          </w:r>
          <w:r w:rsidRPr="001E0849">
            <w:rPr>
              <w:i/>
              <w:lang w:val="de-DE"/>
            </w:rPr>
            <w:t>Br J Psychol</w:t>
          </w:r>
          <w:r w:rsidRPr="001E0849">
            <w:rPr>
              <w:lang w:val="de-DE"/>
            </w:rPr>
            <w:t xml:space="preserve">, </w:t>
          </w:r>
          <w:r w:rsidRPr="001E0849">
            <w:rPr>
              <w:i/>
              <w:lang w:val="de-DE"/>
            </w:rPr>
            <w:t>102</w:t>
          </w:r>
          <w:r w:rsidRPr="001E0849">
            <w:rPr>
              <w:lang w:val="de-DE"/>
            </w:rPr>
            <w:t>(4), 711–725. https://doi.org/10.1111/j.2044-8295.2011.02041.x</w:t>
          </w:r>
        </w:p>
        <w:p w14:paraId="5DC8A5C7" w14:textId="77777777" w:rsidR="001E0849" w:rsidRDefault="001E0849" w:rsidP="001E0849">
          <w:pPr>
            <w:pStyle w:val="CitaviBibliographyEntry"/>
          </w:pPr>
          <w:bookmarkStart w:id="5" w:name="_CTVL001fdcdaff29baf47a08ff6bdfa7250dd3d"/>
          <w:r w:rsidRPr="001E0849">
            <w:rPr>
              <w:lang w:val="de-DE"/>
            </w:rPr>
            <w:t xml:space="preserve">Eerola, T., Armitage, J., Lavan, N., &amp; Knight, S. (2021). </w:t>
          </w:r>
          <w:r>
            <w:t>Online Data Collection in Auditory Perception and Cognition Research: Recruitment, Testing, Data Quality and Ethical Considerations.</w:t>
          </w:r>
          <w:bookmarkEnd w:id="5"/>
          <w:r>
            <w:t xml:space="preserve"> </w:t>
          </w:r>
          <w:r w:rsidRPr="001E0849">
            <w:rPr>
              <w:i/>
            </w:rPr>
            <w:t>Auditory Perception &amp; Cognition</w:t>
          </w:r>
          <w:r w:rsidRPr="001E0849">
            <w:t xml:space="preserve">, </w:t>
          </w:r>
          <w:r w:rsidRPr="001E0849">
            <w:rPr>
              <w:i/>
            </w:rPr>
            <w:t>4</w:t>
          </w:r>
          <w:r w:rsidRPr="001E0849">
            <w:t>(3-4), 251–280. https://doi.org/10.1080/25742442.2021.2007718</w:t>
          </w:r>
        </w:p>
        <w:p w14:paraId="04059998" w14:textId="77777777" w:rsidR="001E0849" w:rsidRDefault="001E0849" w:rsidP="001E0849">
          <w:pPr>
            <w:pStyle w:val="CitaviBibliographyEntry"/>
          </w:pPr>
          <w:bookmarkStart w:id="6" w:name="_CTVL001fbae7f6b1f244474a9c6b3bd11fb323c"/>
          <w:r>
            <w:t>Klopfenstein, M., Bernard, K., &amp; Heyman, C. (2020). The study of speech naturalness in communication disorders: A systematic review of the literature.</w:t>
          </w:r>
          <w:bookmarkEnd w:id="6"/>
          <w:r>
            <w:t xml:space="preserve"> </w:t>
          </w:r>
          <w:r w:rsidRPr="001E0849">
            <w:rPr>
              <w:i/>
            </w:rPr>
            <w:t>Clinical Linguistics &amp; Phonetics</w:t>
          </w:r>
          <w:r w:rsidRPr="001E0849">
            <w:t xml:space="preserve">, </w:t>
          </w:r>
          <w:r w:rsidRPr="001E0849">
            <w:rPr>
              <w:i/>
            </w:rPr>
            <w:t>34</w:t>
          </w:r>
          <w:r w:rsidRPr="001E0849">
            <w:t>(4), 327–338. https://doi.org/10.1080/02699206.2019.1652692</w:t>
          </w:r>
        </w:p>
        <w:p w14:paraId="15E89351" w14:textId="77777777" w:rsidR="001E0849" w:rsidRDefault="001E0849" w:rsidP="001E0849">
          <w:pPr>
            <w:pStyle w:val="CitaviBibliographyEntry"/>
          </w:pPr>
          <w:bookmarkStart w:id="7" w:name="_CTVL001335b73c635fb42d689284190911887e4"/>
          <w:r>
            <w:t>Kühne, K., Fischer, M. H., &amp; Zhou, Y. (2020). The Human Takes It All: Humanlike Synthesized Voices Are Perceived as Less Eerie and More Likable. Evidence From a Subjective Ratings Study.</w:t>
          </w:r>
          <w:bookmarkEnd w:id="7"/>
          <w:r>
            <w:t xml:space="preserve"> </w:t>
          </w:r>
          <w:r w:rsidRPr="001E0849">
            <w:rPr>
              <w:i/>
            </w:rPr>
            <w:t>Frontiers in Neurorobotics</w:t>
          </w:r>
          <w:r w:rsidRPr="001E0849">
            <w:t xml:space="preserve">, </w:t>
          </w:r>
          <w:r w:rsidRPr="001E0849">
            <w:rPr>
              <w:i/>
            </w:rPr>
            <w:t>14</w:t>
          </w:r>
          <w:r w:rsidRPr="001E0849">
            <w:t>, 1–16. https://doi.org/10.3389/fnbot.2020.593732</w:t>
          </w:r>
        </w:p>
        <w:p w14:paraId="3B3E7720" w14:textId="77777777" w:rsidR="001E0849" w:rsidRDefault="001E0849" w:rsidP="001E0849">
          <w:pPr>
            <w:pStyle w:val="CitaviBibliographyEntry"/>
          </w:pPr>
          <w:bookmarkStart w:id="8" w:name="_CTVL0016836468c9a46492b986cc2be195cece9"/>
          <w:r>
            <w:t>Lavan, N. (2023). How do we describe other people from voices and faces?</w:t>
          </w:r>
          <w:bookmarkEnd w:id="8"/>
          <w:r>
            <w:t xml:space="preserve"> </w:t>
          </w:r>
          <w:r w:rsidRPr="001E0849">
            <w:rPr>
              <w:i/>
            </w:rPr>
            <w:t>Cognition</w:t>
          </w:r>
          <w:r w:rsidRPr="001E0849">
            <w:t xml:space="preserve">, </w:t>
          </w:r>
          <w:r w:rsidRPr="001E0849">
            <w:rPr>
              <w:i/>
            </w:rPr>
            <w:t>230</w:t>
          </w:r>
          <w:r w:rsidRPr="001E0849">
            <w:t>, 105253. https://doi.org/10.1016/j.cognition.2022.105253</w:t>
          </w:r>
        </w:p>
        <w:p w14:paraId="0F88D9E9" w14:textId="77777777" w:rsidR="001E0849" w:rsidRDefault="001E0849" w:rsidP="001E0849">
          <w:pPr>
            <w:pStyle w:val="CitaviBibliographyEntry"/>
          </w:pPr>
          <w:bookmarkStart w:id="9" w:name="_CTVL001b24ca8d73c4343a2a2f681a7f3d9fe6c"/>
          <w:r>
            <w:t>Lavan, N., Irvine, M., Rosi, V., &amp; McGettigan, C. (2024).</w:t>
          </w:r>
          <w:bookmarkEnd w:id="9"/>
          <w:r>
            <w:t xml:space="preserve"> </w:t>
          </w:r>
          <w:r w:rsidRPr="001E0849">
            <w:rPr>
              <w:i/>
            </w:rPr>
            <w:t xml:space="preserve">Voice deep fakes sound realistic but not (yet) hyperrealistic. </w:t>
          </w:r>
          <w:r w:rsidRPr="001E0849">
            <w:t>https://doi.org/10.31234/osf.io/jqg6e</w:t>
          </w:r>
        </w:p>
        <w:p w14:paraId="3C0F1B3E" w14:textId="77777777" w:rsidR="001E0849" w:rsidRPr="001E0849" w:rsidRDefault="001E0849" w:rsidP="001E0849">
          <w:pPr>
            <w:pStyle w:val="CitaviBibliographyEntry"/>
            <w:rPr>
              <w:lang w:val="de-DE"/>
            </w:rPr>
          </w:pPr>
          <w:bookmarkStart w:id="10" w:name="_CTVL00131a6c35984344b52a0d8347d4d006714"/>
          <w:r>
            <w:lastRenderedPageBreak/>
            <w:t>Lavan, N., &amp; McGettigan, C. (2023). A model for person perception from familiar and unfamiliar voices.</w:t>
          </w:r>
          <w:bookmarkEnd w:id="10"/>
          <w:r>
            <w:t xml:space="preserve"> </w:t>
          </w:r>
          <w:r w:rsidRPr="001E0849">
            <w:rPr>
              <w:i/>
              <w:lang w:val="de-DE"/>
            </w:rPr>
            <w:t>Communications Psychology</w:t>
          </w:r>
          <w:r w:rsidRPr="001E0849">
            <w:rPr>
              <w:lang w:val="de-DE"/>
            </w:rPr>
            <w:t xml:space="preserve">, </w:t>
          </w:r>
          <w:r w:rsidRPr="001E0849">
            <w:rPr>
              <w:i/>
              <w:lang w:val="de-DE"/>
            </w:rPr>
            <w:t>1</w:t>
          </w:r>
          <w:r w:rsidRPr="001E0849">
            <w:rPr>
              <w:lang w:val="de-DE"/>
            </w:rPr>
            <w:t>(1), 1–11. https://doi.org/10.1038/s44271-023-00001-4</w:t>
          </w:r>
        </w:p>
        <w:p w14:paraId="13087D50" w14:textId="77777777" w:rsidR="001E0849" w:rsidRDefault="001E0849" w:rsidP="001E0849">
          <w:pPr>
            <w:pStyle w:val="CitaviBibliographyEntry"/>
          </w:pPr>
          <w:bookmarkStart w:id="11" w:name="_CTVL001872a0bd54a2d42f483613d3eb82d0fe3"/>
          <w:r w:rsidRPr="001E0849">
            <w:rPr>
              <w:lang w:val="de-DE"/>
            </w:rPr>
            <w:t xml:space="preserve">Nussbaum, C., Frühholz, S., &amp; Schweinberger, S. R. (2025). </w:t>
          </w:r>
          <w:r>
            <w:t>Understanding voice naturalness.</w:t>
          </w:r>
          <w:bookmarkEnd w:id="11"/>
          <w:r>
            <w:t xml:space="preserve"> </w:t>
          </w:r>
          <w:r w:rsidRPr="001E0849">
            <w:rPr>
              <w:i/>
            </w:rPr>
            <w:t xml:space="preserve">Trends in Cognitive Sciences. </w:t>
          </w:r>
          <w:r w:rsidRPr="001E0849">
            <w:t>Advance online publication. https://doi.org/10.1016/j.tics.2025.01.010</w:t>
          </w:r>
        </w:p>
        <w:p w14:paraId="43CC75D9" w14:textId="77777777" w:rsidR="001E0849" w:rsidRPr="001E0849" w:rsidRDefault="001E0849" w:rsidP="001E0849">
          <w:pPr>
            <w:pStyle w:val="CitaviBibliographyEntry"/>
            <w:rPr>
              <w:lang w:val="de-DE"/>
            </w:rPr>
          </w:pPr>
          <w:bookmarkStart w:id="12" w:name="_CTVL001a54500133cb04aa185303201aa6afaf2"/>
          <w:r>
            <w:t>Nussbaum, C., Pöhlmann, M., Kreysa, H., &amp; Schweinberger, S. R. (2023). Perceived naturalness of emotional voice morphs.</w:t>
          </w:r>
          <w:bookmarkEnd w:id="12"/>
          <w:r>
            <w:t xml:space="preserve"> </w:t>
          </w:r>
          <w:r w:rsidRPr="001E0849">
            <w:rPr>
              <w:i/>
              <w:lang w:val="de-DE"/>
            </w:rPr>
            <w:t>Cognition &amp; Emotion</w:t>
          </w:r>
          <w:r w:rsidRPr="001E0849">
            <w:rPr>
              <w:lang w:val="de-DE"/>
            </w:rPr>
            <w:t>, 1–17. https://doi.org/10.1080/02699931.2023.2200920</w:t>
          </w:r>
        </w:p>
        <w:p w14:paraId="099F84BA" w14:textId="77777777" w:rsidR="001E0849" w:rsidRDefault="001E0849" w:rsidP="001E0849">
          <w:pPr>
            <w:pStyle w:val="CitaviBibliographyEntry"/>
          </w:pPr>
          <w:bookmarkStart w:id="13" w:name="_CTVL00161942de227f44c9ca313fb634e4c018f"/>
          <w:r w:rsidRPr="001E0849">
            <w:rPr>
              <w:lang w:val="de-DE"/>
            </w:rPr>
            <w:t xml:space="preserve">Nussbaum, C., von Eiff, C. I., Skuk, V. G., &amp; Schweinberger, S. R. (2022). </w:t>
          </w:r>
          <w:r>
            <w:t>Vocal emotion adaptation aftereffects within and across speaker genders: Roles of timbre and fundamental frequency.</w:t>
          </w:r>
          <w:bookmarkEnd w:id="13"/>
          <w:r>
            <w:t xml:space="preserve"> </w:t>
          </w:r>
          <w:r w:rsidRPr="001E0849">
            <w:rPr>
              <w:i/>
            </w:rPr>
            <w:t>Cognition</w:t>
          </w:r>
          <w:r w:rsidRPr="001E0849">
            <w:t xml:space="preserve">, </w:t>
          </w:r>
          <w:r w:rsidRPr="001E0849">
            <w:rPr>
              <w:i/>
            </w:rPr>
            <w:t>219</w:t>
          </w:r>
          <w:r w:rsidRPr="001E0849">
            <w:t>, 104967. https://doi.org/10.1016/j.cognition.2021.104967</w:t>
          </w:r>
        </w:p>
        <w:p w14:paraId="4CC73F3D" w14:textId="6B8CF64F" w:rsidR="002F5DBF" w:rsidRPr="001C1554" w:rsidRDefault="001E0849" w:rsidP="001E0849">
          <w:pPr>
            <w:pStyle w:val="CitaviBibliographyEntry"/>
          </w:pPr>
          <w:bookmarkStart w:id="14" w:name="_CTVL001b2cfed2201dc4bfbb30224d692fe3c7c"/>
          <w:r>
            <w:t>Rodero, E., &amp; Lucas, I. (2023). Synthetic versus human voices in audiobooks: The human emotional intimacy effect.</w:t>
          </w:r>
          <w:bookmarkEnd w:id="14"/>
          <w:r>
            <w:t xml:space="preserve"> </w:t>
          </w:r>
          <w:r w:rsidRPr="001E0849">
            <w:rPr>
              <w:i/>
            </w:rPr>
            <w:t>New Media &amp; Society</w:t>
          </w:r>
          <w:r w:rsidRPr="001E0849">
            <w:t xml:space="preserve">, </w:t>
          </w:r>
          <w:r w:rsidRPr="001E0849">
            <w:rPr>
              <w:i/>
            </w:rPr>
            <w:t>25</w:t>
          </w:r>
          <w:r w:rsidRPr="001E0849">
            <w:t>(7), 1746–1764. https://doi.org/10.1177/14614448211024142</w:t>
          </w:r>
          <w:r w:rsidR="002F5DBF" w:rsidRPr="001C1554">
            <w:fldChar w:fldCharType="end"/>
          </w:r>
        </w:p>
      </w:sdtContent>
    </w:sdt>
    <w:p w14:paraId="3C6C7A7D" w14:textId="77777777" w:rsidR="002F5DBF" w:rsidRPr="001C1554" w:rsidRDefault="002F5DBF" w:rsidP="002F5DBF">
      <w:pPr>
        <w:rPr>
          <w:rFonts w:ascii="Calibri" w:hAnsi="Calibri" w:cs="Calibri"/>
        </w:rPr>
      </w:pPr>
    </w:p>
    <w:sectPr w:rsidR="002F5DBF" w:rsidRPr="001C1554" w:rsidSect="00673F92">
      <w:headerReference w:type="even" r:id="rId18"/>
      <w:headerReference w:type="default" r:id="rId19"/>
      <w:footerReference w:type="even" r:id="rId20"/>
      <w:footerReference w:type="default" r:id="rId21"/>
      <w:headerReference w:type="first" r:id="rId22"/>
      <w:footerReference w:type="first" r:id="rId23"/>
      <w:pgSz w:w="11906" w:h="16838"/>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 Nussbaum" w:date="2025-07-16T14:33:00Z" w:initials="CN">
    <w:p w14:paraId="256E0487" w14:textId="1C22BE93" w:rsidR="006B3BEF" w:rsidRDefault="006B3BEF">
      <w:pPr>
        <w:pStyle w:val="Kommentartext"/>
      </w:pPr>
      <w:r>
        <w:rPr>
          <w:rStyle w:val="Kommentarzeichen"/>
        </w:rPr>
        <w:annotationRef/>
      </w:r>
      <w:proofErr w:type="spellStart"/>
      <w:r>
        <w:t>Maaaybe</w:t>
      </w:r>
      <w:proofErr w:type="spellEnd"/>
      <w:r>
        <w:t xml:space="preserve"> I should ask her briefly before I put that in here?</w:t>
      </w:r>
    </w:p>
  </w:comment>
  <w:comment w:id="2" w:author="Christine Nussbaum" w:date="2025-07-16T11:10:00Z" w:initials="CN">
    <w:p w14:paraId="1564AE80" w14:textId="77777777" w:rsidR="007E701F" w:rsidRDefault="007E701F">
      <w:pPr>
        <w:pStyle w:val="Kommentartext"/>
      </w:pPr>
      <w:r>
        <w:rPr>
          <w:rStyle w:val="Kommentarzeichen"/>
        </w:rPr>
        <w:annotationRef/>
      </w:r>
      <w:r>
        <w:t>We all know that these numbers are very vague and that none of you can guarantee that they can cover any of these costs. I am aware of that. But I think, its much better for the proposal to add a paragraph which at least gives the impression as if everything is somehow covered.</w:t>
      </w:r>
    </w:p>
    <w:p w14:paraId="651FC04B" w14:textId="77777777" w:rsidR="007E701F" w:rsidRDefault="007E701F">
      <w:pPr>
        <w:pStyle w:val="Kommentartext"/>
      </w:pPr>
      <w:r>
        <w:t xml:space="preserve">I will solve these issues when I get </w:t>
      </w:r>
      <w:proofErr w:type="gramStart"/>
      <w:r>
        <w:t>there..</w:t>
      </w:r>
      <w:proofErr w:type="gramEnd"/>
      <w:r>
        <w:t xml:space="preserve"> :P</w:t>
      </w:r>
    </w:p>
    <w:p w14:paraId="63FA3011" w14:textId="706B72CB" w:rsidR="007E701F" w:rsidRDefault="007E701F">
      <w:pPr>
        <w:pStyle w:val="Kommentartext"/>
      </w:pPr>
    </w:p>
  </w:comment>
  <w:comment w:id="3" w:author="Christine Nussbaum" w:date="2025-07-16T14:30:00Z" w:initials="CN">
    <w:p w14:paraId="5F3A0F90" w14:textId="77777777" w:rsidR="00AF61B2" w:rsidRDefault="00AF61B2">
      <w:pPr>
        <w:pStyle w:val="Kommentartext"/>
      </w:pPr>
      <w:r>
        <w:rPr>
          <w:rStyle w:val="Kommentarzeichen"/>
        </w:rPr>
        <w:annotationRef/>
      </w:r>
      <w:r>
        <w:t xml:space="preserve"> </w:t>
      </w:r>
      <w:r w:rsidR="006B3BEF">
        <w:t xml:space="preserve">This part may be too </w:t>
      </w:r>
      <w:proofErr w:type="gramStart"/>
      <w:r w:rsidR="006B3BEF">
        <w:t>long..</w:t>
      </w:r>
      <w:proofErr w:type="gramEnd"/>
      <w:r w:rsidR="006B3BEF">
        <w:t xml:space="preserve"> </w:t>
      </w:r>
    </w:p>
    <w:p w14:paraId="316A49BA" w14:textId="77777777" w:rsidR="006B3BEF" w:rsidRDefault="006B3BEF">
      <w:pPr>
        <w:pStyle w:val="Kommentartext"/>
      </w:pPr>
      <w:r>
        <w:t xml:space="preserve">I have put quite an emphasis on my network and the </w:t>
      </w:r>
      <w:proofErr w:type="spellStart"/>
      <w:r>
        <w:t>the</w:t>
      </w:r>
      <w:proofErr w:type="spellEnd"/>
      <w:r>
        <w:t xml:space="preserve"> fact that I am an independent </w:t>
      </w:r>
      <w:proofErr w:type="gramStart"/>
      <w:r>
        <w:t>researcher..</w:t>
      </w:r>
      <w:proofErr w:type="gramEnd"/>
      <w:r>
        <w:t xml:space="preserve"> because the fact that I am applying from the University where I did my PhD is a disadvantage in itself, I think, so it needs to be carefully motivated, why I stayed here and why I am capable of pursuing my independent research nevertheless… </w:t>
      </w:r>
    </w:p>
    <w:p w14:paraId="592617DB" w14:textId="77777777" w:rsidR="006B3BEF" w:rsidRDefault="006B3BEF">
      <w:pPr>
        <w:pStyle w:val="Kommentartext"/>
      </w:pPr>
      <w:r>
        <w:t xml:space="preserve">And I tried to make clear that staying in Jena does not mean that I am staying in my bubble all the time, but that I am actually very well connected to many researchers internationally… </w:t>
      </w:r>
    </w:p>
    <w:p w14:paraId="621AF914" w14:textId="0FF8DC3F" w:rsidR="006B3BEF" w:rsidRDefault="006B3BEF">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6E0487" w15:done="0"/>
  <w15:commentEx w15:paraId="63FA3011" w15:done="0"/>
  <w15:commentEx w15:paraId="621AF9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6E0487" w16cid:durableId="2C2236B3"/>
  <w16cid:commentId w16cid:paraId="63FA3011" w16cid:durableId="2C22073F"/>
  <w16cid:commentId w16cid:paraId="621AF914" w16cid:durableId="2C2235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A9617" w14:textId="77777777" w:rsidR="00E2177B" w:rsidRDefault="00E2177B" w:rsidP="008005CB">
      <w:pPr>
        <w:spacing w:after="0" w:line="240" w:lineRule="auto"/>
      </w:pPr>
      <w:r>
        <w:separator/>
      </w:r>
    </w:p>
  </w:endnote>
  <w:endnote w:type="continuationSeparator" w:id="0">
    <w:p w14:paraId="14095D6E" w14:textId="77777777" w:rsidR="00E2177B" w:rsidRDefault="00E2177B" w:rsidP="00800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A6136" w14:textId="77777777" w:rsidR="008005CB" w:rsidRDefault="008005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6647603"/>
      <w:docPartObj>
        <w:docPartGallery w:val="Page Numbers (Bottom of Page)"/>
        <w:docPartUnique/>
      </w:docPartObj>
    </w:sdtPr>
    <w:sdtEndPr/>
    <w:sdtContent>
      <w:p w14:paraId="7EE087FB" w14:textId="6914A1DA" w:rsidR="008005CB" w:rsidRDefault="008005CB">
        <w:pPr>
          <w:pStyle w:val="Fuzeile"/>
          <w:jc w:val="center"/>
        </w:pPr>
        <w:r>
          <w:fldChar w:fldCharType="begin"/>
        </w:r>
        <w:r>
          <w:instrText>PAGE   \* MERGEFORMAT</w:instrText>
        </w:r>
        <w:r>
          <w:fldChar w:fldCharType="separate"/>
        </w:r>
        <w:r>
          <w:rPr>
            <w:lang w:val="de-DE"/>
          </w:rPr>
          <w:t>2</w:t>
        </w:r>
        <w:r>
          <w:fldChar w:fldCharType="end"/>
        </w:r>
      </w:p>
    </w:sdtContent>
  </w:sdt>
  <w:p w14:paraId="502A154B" w14:textId="77777777" w:rsidR="008005CB" w:rsidRDefault="008005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E8C10C" w14:textId="77777777" w:rsidR="008005CB" w:rsidRDefault="008005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E36D26" w14:textId="77777777" w:rsidR="00E2177B" w:rsidRDefault="00E2177B" w:rsidP="008005CB">
      <w:pPr>
        <w:spacing w:after="0" w:line="240" w:lineRule="auto"/>
      </w:pPr>
      <w:r>
        <w:separator/>
      </w:r>
    </w:p>
  </w:footnote>
  <w:footnote w:type="continuationSeparator" w:id="0">
    <w:p w14:paraId="007E3B34" w14:textId="77777777" w:rsidR="00E2177B" w:rsidRDefault="00E2177B" w:rsidP="008005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A54E5" w14:textId="77777777" w:rsidR="008005CB" w:rsidRDefault="008005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B7B3AF" w14:textId="77777777" w:rsidR="008005CB" w:rsidRDefault="008005CB">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BAA1B1" w14:textId="77777777" w:rsidR="008005CB" w:rsidRDefault="008005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6D8A"/>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1A0FEE"/>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6712C8"/>
    <w:multiLevelType w:val="hybridMultilevel"/>
    <w:tmpl w:val="7AD6F9F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B526F"/>
    <w:multiLevelType w:val="hybridMultilevel"/>
    <w:tmpl w:val="0E8EA89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E406DD3"/>
    <w:multiLevelType w:val="hybridMultilevel"/>
    <w:tmpl w:val="2ADCC4E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F171FE3"/>
    <w:multiLevelType w:val="hybridMultilevel"/>
    <w:tmpl w:val="F2705F52"/>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CB41B7"/>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91A16B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E90169"/>
    <w:multiLevelType w:val="hybridMultilevel"/>
    <w:tmpl w:val="034A96F8"/>
    <w:lvl w:ilvl="0" w:tplc="AD5AD940">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DF6F29"/>
    <w:multiLevelType w:val="hybridMultilevel"/>
    <w:tmpl w:val="92FE8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4C6CFD"/>
    <w:multiLevelType w:val="hybridMultilevel"/>
    <w:tmpl w:val="80A0ED58"/>
    <w:lvl w:ilvl="0" w:tplc="C35AF4CA">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1E257F3"/>
    <w:multiLevelType w:val="hybridMultilevel"/>
    <w:tmpl w:val="1862D4A0"/>
    <w:lvl w:ilvl="0" w:tplc="204455C0">
      <w:numFmt w:val="bullet"/>
      <w:lvlText w:val="-"/>
      <w:lvlJc w:val="left"/>
      <w:pPr>
        <w:ind w:left="720" w:hanging="360"/>
      </w:pPr>
      <w:rPr>
        <w:rFonts w:ascii="Aptos Display" w:eastAsiaTheme="majorEastAsia" w:hAnsi="Aptos Display"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DE77AB9"/>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E9F08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58B2E65"/>
    <w:multiLevelType w:val="hybridMultilevel"/>
    <w:tmpl w:val="47B8AC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255BAD"/>
    <w:multiLevelType w:val="hybridMultilevel"/>
    <w:tmpl w:val="78746DB8"/>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910EB2"/>
    <w:multiLevelType w:val="hybridMultilevel"/>
    <w:tmpl w:val="70E8D5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60712A"/>
    <w:multiLevelType w:val="hybridMultilevel"/>
    <w:tmpl w:val="2D489CF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5FE7D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A767725"/>
    <w:multiLevelType w:val="hybridMultilevel"/>
    <w:tmpl w:val="730293E4"/>
    <w:lvl w:ilvl="0" w:tplc="C75A4940">
      <w:start w:val="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0A10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5F11D9"/>
    <w:multiLevelType w:val="hybridMultilevel"/>
    <w:tmpl w:val="8662E83C"/>
    <w:lvl w:ilvl="0" w:tplc="5DF605EC">
      <w:start w:val="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1F604C"/>
    <w:multiLevelType w:val="hybridMultilevel"/>
    <w:tmpl w:val="3F10B7F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9"/>
  </w:num>
  <w:num w:numId="3">
    <w:abstractNumId w:val="8"/>
  </w:num>
  <w:num w:numId="4">
    <w:abstractNumId w:val="21"/>
  </w:num>
  <w:num w:numId="5">
    <w:abstractNumId w:val="4"/>
  </w:num>
  <w:num w:numId="6">
    <w:abstractNumId w:val="3"/>
  </w:num>
  <w:num w:numId="7">
    <w:abstractNumId w:val="15"/>
  </w:num>
  <w:num w:numId="8">
    <w:abstractNumId w:val="2"/>
  </w:num>
  <w:num w:numId="9">
    <w:abstractNumId w:val="17"/>
  </w:num>
  <w:num w:numId="10">
    <w:abstractNumId w:val="0"/>
  </w:num>
  <w:num w:numId="11">
    <w:abstractNumId w:val="5"/>
  </w:num>
  <w:num w:numId="12">
    <w:abstractNumId w:val="12"/>
  </w:num>
  <w:num w:numId="13">
    <w:abstractNumId w:val="16"/>
  </w:num>
  <w:num w:numId="14">
    <w:abstractNumId w:val="11"/>
  </w:num>
  <w:num w:numId="15">
    <w:abstractNumId w:val="10"/>
  </w:num>
  <w:num w:numId="16">
    <w:abstractNumId w:val="19"/>
  </w:num>
  <w:num w:numId="17">
    <w:abstractNumId w:val="22"/>
  </w:num>
  <w:num w:numId="18">
    <w:abstractNumId w:val="1"/>
  </w:num>
  <w:num w:numId="19">
    <w:abstractNumId w:val="6"/>
  </w:num>
  <w:num w:numId="20">
    <w:abstractNumId w:val="14"/>
  </w:num>
  <w:num w:numId="21">
    <w:abstractNumId w:val="13"/>
  </w:num>
  <w:num w:numId="22">
    <w:abstractNumId w:val="18"/>
  </w:num>
  <w:num w:numId="23">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43C4"/>
    <w:rsid w:val="00006E41"/>
    <w:rsid w:val="00020A76"/>
    <w:rsid w:val="00021707"/>
    <w:rsid w:val="000225F6"/>
    <w:rsid w:val="000300B8"/>
    <w:rsid w:val="00062018"/>
    <w:rsid w:val="00063F23"/>
    <w:rsid w:val="0007784C"/>
    <w:rsid w:val="00085354"/>
    <w:rsid w:val="000865FB"/>
    <w:rsid w:val="000B0206"/>
    <w:rsid w:val="000B11D4"/>
    <w:rsid w:val="000B6256"/>
    <w:rsid w:val="000D1EF6"/>
    <w:rsid w:val="000D3491"/>
    <w:rsid w:val="000F4B0B"/>
    <w:rsid w:val="001051B7"/>
    <w:rsid w:val="00106C7B"/>
    <w:rsid w:val="00107DAD"/>
    <w:rsid w:val="0011012C"/>
    <w:rsid w:val="00111DDA"/>
    <w:rsid w:val="001226AD"/>
    <w:rsid w:val="00125ED4"/>
    <w:rsid w:val="001357C7"/>
    <w:rsid w:val="00156BB2"/>
    <w:rsid w:val="0016107A"/>
    <w:rsid w:val="00162213"/>
    <w:rsid w:val="00164C29"/>
    <w:rsid w:val="001678B8"/>
    <w:rsid w:val="001945FF"/>
    <w:rsid w:val="001A4998"/>
    <w:rsid w:val="001B4C61"/>
    <w:rsid w:val="001C1554"/>
    <w:rsid w:val="001C497C"/>
    <w:rsid w:val="001E0849"/>
    <w:rsid w:val="001F2B7C"/>
    <w:rsid w:val="001F7B0B"/>
    <w:rsid w:val="00201D50"/>
    <w:rsid w:val="00216340"/>
    <w:rsid w:val="0022060C"/>
    <w:rsid w:val="002228CA"/>
    <w:rsid w:val="00231230"/>
    <w:rsid w:val="0023682D"/>
    <w:rsid w:val="0024273F"/>
    <w:rsid w:val="002711BE"/>
    <w:rsid w:val="00285F82"/>
    <w:rsid w:val="002911F7"/>
    <w:rsid w:val="002A4423"/>
    <w:rsid w:val="002E1266"/>
    <w:rsid w:val="002E2AC2"/>
    <w:rsid w:val="002F5983"/>
    <w:rsid w:val="002F5DBF"/>
    <w:rsid w:val="003040B7"/>
    <w:rsid w:val="00334FFD"/>
    <w:rsid w:val="00337D97"/>
    <w:rsid w:val="00344D02"/>
    <w:rsid w:val="00366226"/>
    <w:rsid w:val="00372F2A"/>
    <w:rsid w:val="003743C4"/>
    <w:rsid w:val="003820F2"/>
    <w:rsid w:val="00382932"/>
    <w:rsid w:val="003973A0"/>
    <w:rsid w:val="003B0579"/>
    <w:rsid w:val="003B13B2"/>
    <w:rsid w:val="003C2625"/>
    <w:rsid w:val="003D0226"/>
    <w:rsid w:val="003D0D8A"/>
    <w:rsid w:val="003E1E47"/>
    <w:rsid w:val="003E5603"/>
    <w:rsid w:val="003F3331"/>
    <w:rsid w:val="003F3E14"/>
    <w:rsid w:val="00403045"/>
    <w:rsid w:val="00410D3A"/>
    <w:rsid w:val="00422052"/>
    <w:rsid w:val="0042504D"/>
    <w:rsid w:val="004466A9"/>
    <w:rsid w:val="00455ACA"/>
    <w:rsid w:val="00466063"/>
    <w:rsid w:val="00466537"/>
    <w:rsid w:val="004722B7"/>
    <w:rsid w:val="00497427"/>
    <w:rsid w:val="004A23DB"/>
    <w:rsid w:val="004A2959"/>
    <w:rsid w:val="004B2B0C"/>
    <w:rsid w:val="004C0FD7"/>
    <w:rsid w:val="004E5021"/>
    <w:rsid w:val="004E5F9E"/>
    <w:rsid w:val="005023AA"/>
    <w:rsid w:val="00503CA3"/>
    <w:rsid w:val="00514F6B"/>
    <w:rsid w:val="00522AAA"/>
    <w:rsid w:val="0052313F"/>
    <w:rsid w:val="00526A9B"/>
    <w:rsid w:val="0053017A"/>
    <w:rsid w:val="00534649"/>
    <w:rsid w:val="00534878"/>
    <w:rsid w:val="00537F88"/>
    <w:rsid w:val="005575B6"/>
    <w:rsid w:val="00567B68"/>
    <w:rsid w:val="005714AA"/>
    <w:rsid w:val="00575B2C"/>
    <w:rsid w:val="00576045"/>
    <w:rsid w:val="00592276"/>
    <w:rsid w:val="005A6E46"/>
    <w:rsid w:val="005B37AA"/>
    <w:rsid w:val="005E2079"/>
    <w:rsid w:val="005E2F1A"/>
    <w:rsid w:val="005F1054"/>
    <w:rsid w:val="006226F1"/>
    <w:rsid w:val="00622914"/>
    <w:rsid w:val="00622CEB"/>
    <w:rsid w:val="0062349C"/>
    <w:rsid w:val="00627001"/>
    <w:rsid w:val="0066116F"/>
    <w:rsid w:val="00673F92"/>
    <w:rsid w:val="00680F1A"/>
    <w:rsid w:val="006B3BEF"/>
    <w:rsid w:val="006D267F"/>
    <w:rsid w:val="006F2B90"/>
    <w:rsid w:val="006F56BD"/>
    <w:rsid w:val="006F645E"/>
    <w:rsid w:val="0071161E"/>
    <w:rsid w:val="00736D11"/>
    <w:rsid w:val="007660DB"/>
    <w:rsid w:val="00771143"/>
    <w:rsid w:val="00783E5E"/>
    <w:rsid w:val="0078413F"/>
    <w:rsid w:val="007867C2"/>
    <w:rsid w:val="00795DC5"/>
    <w:rsid w:val="007B4E06"/>
    <w:rsid w:val="007C1A9A"/>
    <w:rsid w:val="007E701F"/>
    <w:rsid w:val="007F26C0"/>
    <w:rsid w:val="008005CB"/>
    <w:rsid w:val="00821899"/>
    <w:rsid w:val="00821909"/>
    <w:rsid w:val="00833B5C"/>
    <w:rsid w:val="00847216"/>
    <w:rsid w:val="00872C86"/>
    <w:rsid w:val="008A0884"/>
    <w:rsid w:val="008B0E42"/>
    <w:rsid w:val="008B6BB2"/>
    <w:rsid w:val="008C12AF"/>
    <w:rsid w:val="008E7DC6"/>
    <w:rsid w:val="00917189"/>
    <w:rsid w:val="009321E4"/>
    <w:rsid w:val="0095570D"/>
    <w:rsid w:val="00971AF4"/>
    <w:rsid w:val="00990D59"/>
    <w:rsid w:val="009A5FCE"/>
    <w:rsid w:val="009B1325"/>
    <w:rsid w:val="009B61CC"/>
    <w:rsid w:val="009B7059"/>
    <w:rsid w:val="009D1A62"/>
    <w:rsid w:val="009E7BE9"/>
    <w:rsid w:val="00A01D1E"/>
    <w:rsid w:val="00A23FB7"/>
    <w:rsid w:val="00A32641"/>
    <w:rsid w:val="00A703A4"/>
    <w:rsid w:val="00A7678A"/>
    <w:rsid w:val="00A90B2C"/>
    <w:rsid w:val="00A937AC"/>
    <w:rsid w:val="00AA7DF4"/>
    <w:rsid w:val="00AB67B7"/>
    <w:rsid w:val="00AD5272"/>
    <w:rsid w:val="00AF057F"/>
    <w:rsid w:val="00AF61B2"/>
    <w:rsid w:val="00B01A9E"/>
    <w:rsid w:val="00B16C76"/>
    <w:rsid w:val="00B20799"/>
    <w:rsid w:val="00B46E25"/>
    <w:rsid w:val="00B51380"/>
    <w:rsid w:val="00B553A6"/>
    <w:rsid w:val="00B81AAF"/>
    <w:rsid w:val="00B86D39"/>
    <w:rsid w:val="00BA3679"/>
    <w:rsid w:val="00BB54C5"/>
    <w:rsid w:val="00BD08A7"/>
    <w:rsid w:val="00BD188F"/>
    <w:rsid w:val="00BF6045"/>
    <w:rsid w:val="00C169E5"/>
    <w:rsid w:val="00C20FD4"/>
    <w:rsid w:val="00C2450F"/>
    <w:rsid w:val="00C43860"/>
    <w:rsid w:val="00C626CD"/>
    <w:rsid w:val="00C7638E"/>
    <w:rsid w:val="00C83C76"/>
    <w:rsid w:val="00C863F7"/>
    <w:rsid w:val="00C87BB0"/>
    <w:rsid w:val="00C95F77"/>
    <w:rsid w:val="00CA420C"/>
    <w:rsid w:val="00CA4E90"/>
    <w:rsid w:val="00CF6473"/>
    <w:rsid w:val="00D2316B"/>
    <w:rsid w:val="00D47042"/>
    <w:rsid w:val="00D861E2"/>
    <w:rsid w:val="00D86610"/>
    <w:rsid w:val="00D90E48"/>
    <w:rsid w:val="00D9293F"/>
    <w:rsid w:val="00DD7439"/>
    <w:rsid w:val="00E114CF"/>
    <w:rsid w:val="00E2177B"/>
    <w:rsid w:val="00E32179"/>
    <w:rsid w:val="00E515CF"/>
    <w:rsid w:val="00E948CA"/>
    <w:rsid w:val="00EB15B3"/>
    <w:rsid w:val="00ED5A35"/>
    <w:rsid w:val="00EF5CCF"/>
    <w:rsid w:val="00F37DE6"/>
    <w:rsid w:val="00F412E9"/>
    <w:rsid w:val="00F512BC"/>
    <w:rsid w:val="00F51B65"/>
    <w:rsid w:val="00F70974"/>
    <w:rsid w:val="00F80383"/>
    <w:rsid w:val="00F83F3F"/>
    <w:rsid w:val="00FA3582"/>
    <w:rsid w:val="00FB2E8B"/>
    <w:rsid w:val="00FC2AEB"/>
    <w:rsid w:val="00FC64BD"/>
    <w:rsid w:val="00FD13A6"/>
    <w:rsid w:val="00FE17B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B293F7"/>
  <w15:chartTrackingRefBased/>
  <w15:docId w15:val="{41F4D45E-FBB5-4B4A-ABB7-B96E8089D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743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6045"/>
    <w:pPr>
      <w:keepNext/>
      <w:keepLines/>
      <w:spacing w:before="160" w:after="80"/>
      <w:outlineLvl w:val="1"/>
    </w:pPr>
    <w:rPr>
      <w:rFonts w:asciiTheme="majorHAnsi" w:eastAsiaTheme="majorEastAsia" w:hAnsiTheme="majorHAnsi" w:cstheme="majorBidi"/>
      <w:color w:val="0F4761" w:themeColor="accent1" w:themeShade="BF"/>
      <w:sz w:val="28"/>
      <w:szCs w:val="32"/>
    </w:rPr>
  </w:style>
  <w:style w:type="paragraph" w:styleId="berschrift3">
    <w:name w:val="heading 3"/>
    <w:basedOn w:val="Standard"/>
    <w:next w:val="Standard"/>
    <w:link w:val="berschrift3Zchn"/>
    <w:uiPriority w:val="9"/>
    <w:unhideWhenUsed/>
    <w:qFormat/>
    <w:rsid w:val="003743C4"/>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3743C4"/>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3743C4"/>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3743C4"/>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3743C4"/>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3743C4"/>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3743C4"/>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743C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6045"/>
    <w:rPr>
      <w:rFonts w:asciiTheme="majorHAnsi" w:eastAsiaTheme="majorEastAsia" w:hAnsiTheme="majorHAnsi" w:cstheme="majorBidi"/>
      <w:color w:val="0F4761" w:themeColor="accent1" w:themeShade="BF"/>
      <w:sz w:val="28"/>
      <w:szCs w:val="32"/>
    </w:rPr>
  </w:style>
  <w:style w:type="character" w:customStyle="1" w:styleId="berschrift3Zchn">
    <w:name w:val="Überschrift 3 Zchn"/>
    <w:basedOn w:val="Absatz-Standardschriftart"/>
    <w:link w:val="berschrift3"/>
    <w:uiPriority w:val="9"/>
    <w:rsid w:val="003743C4"/>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3743C4"/>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3743C4"/>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3743C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3743C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3743C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3743C4"/>
    <w:rPr>
      <w:rFonts w:eastAsiaTheme="majorEastAsia" w:cstheme="majorBidi"/>
      <w:color w:val="272727" w:themeColor="text1" w:themeTint="D8"/>
    </w:rPr>
  </w:style>
  <w:style w:type="paragraph" w:styleId="Titel">
    <w:name w:val="Title"/>
    <w:basedOn w:val="Standard"/>
    <w:next w:val="Standard"/>
    <w:link w:val="TitelZchn"/>
    <w:uiPriority w:val="10"/>
    <w:qFormat/>
    <w:rsid w:val="003743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743C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3743C4"/>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3743C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3743C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3743C4"/>
    <w:rPr>
      <w:i/>
      <w:iCs/>
      <w:color w:val="404040" w:themeColor="text1" w:themeTint="BF"/>
    </w:rPr>
  </w:style>
  <w:style w:type="paragraph" w:styleId="Listenabsatz">
    <w:name w:val="List Paragraph"/>
    <w:basedOn w:val="Standard"/>
    <w:uiPriority w:val="34"/>
    <w:qFormat/>
    <w:rsid w:val="003743C4"/>
    <w:pPr>
      <w:ind w:left="720"/>
      <w:contextualSpacing/>
    </w:pPr>
  </w:style>
  <w:style w:type="character" w:styleId="IntensiveHervorhebung">
    <w:name w:val="Intense Emphasis"/>
    <w:basedOn w:val="Absatz-Standardschriftart"/>
    <w:uiPriority w:val="21"/>
    <w:qFormat/>
    <w:rsid w:val="003743C4"/>
    <w:rPr>
      <w:i/>
      <w:iCs/>
      <w:color w:val="0F4761" w:themeColor="accent1" w:themeShade="BF"/>
    </w:rPr>
  </w:style>
  <w:style w:type="paragraph" w:styleId="IntensivesZitat">
    <w:name w:val="Intense Quote"/>
    <w:basedOn w:val="Standard"/>
    <w:next w:val="Standard"/>
    <w:link w:val="IntensivesZitatZchn"/>
    <w:uiPriority w:val="30"/>
    <w:qFormat/>
    <w:rsid w:val="003743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3743C4"/>
    <w:rPr>
      <w:i/>
      <w:iCs/>
      <w:color w:val="0F4761" w:themeColor="accent1" w:themeShade="BF"/>
    </w:rPr>
  </w:style>
  <w:style w:type="character" w:styleId="IntensiverVerweis">
    <w:name w:val="Intense Reference"/>
    <w:basedOn w:val="Absatz-Standardschriftart"/>
    <w:uiPriority w:val="32"/>
    <w:qFormat/>
    <w:rsid w:val="003743C4"/>
    <w:rPr>
      <w:b/>
      <w:bCs/>
      <w:smallCaps/>
      <w:color w:val="0F4761" w:themeColor="accent1" w:themeShade="BF"/>
      <w:spacing w:val="5"/>
    </w:rPr>
  </w:style>
  <w:style w:type="character" w:styleId="Platzhaltertext">
    <w:name w:val="Placeholder Text"/>
    <w:basedOn w:val="Absatz-Standardschriftart"/>
    <w:uiPriority w:val="99"/>
    <w:semiHidden/>
    <w:rsid w:val="002F5DBF"/>
    <w:rPr>
      <w:color w:val="666666"/>
    </w:rPr>
  </w:style>
  <w:style w:type="paragraph" w:customStyle="1" w:styleId="CitaviBibliographyEntry">
    <w:name w:val="Citavi Bibliography Entry"/>
    <w:basedOn w:val="Standard"/>
    <w:link w:val="CitaviBibliographyEntryZchn"/>
    <w:uiPriority w:val="99"/>
    <w:rsid w:val="002F5DBF"/>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2F5DBF"/>
  </w:style>
  <w:style w:type="paragraph" w:customStyle="1" w:styleId="CitaviBibliographyHeading">
    <w:name w:val="Citavi Bibliography Heading"/>
    <w:basedOn w:val="berschrift1"/>
    <w:link w:val="CitaviBibliographyHeadingZchn"/>
    <w:uiPriority w:val="99"/>
    <w:rsid w:val="002F5DBF"/>
  </w:style>
  <w:style w:type="character" w:customStyle="1" w:styleId="CitaviBibliographyHeadingZchn">
    <w:name w:val="Citavi Bibliography Heading Zchn"/>
    <w:basedOn w:val="Absatz-Standardschriftart"/>
    <w:link w:val="CitaviBibliographyHeading"/>
    <w:uiPriority w:val="99"/>
    <w:rsid w:val="002F5DBF"/>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2F5DBF"/>
  </w:style>
  <w:style w:type="character" w:customStyle="1" w:styleId="CitaviChapterBibliographyHeadingZchn">
    <w:name w:val="Citavi Chapter Bibliography Heading Zchn"/>
    <w:basedOn w:val="Absatz-Standardschriftart"/>
    <w:link w:val="CitaviChapterBibliographyHeading"/>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1">
    <w:name w:val="Citavi Bibliography Subheading 1"/>
    <w:basedOn w:val="berschrift2"/>
    <w:link w:val="CitaviBibliographySubheading1Zchn"/>
    <w:uiPriority w:val="99"/>
    <w:rsid w:val="002F5DBF"/>
    <w:pPr>
      <w:outlineLvl w:val="9"/>
    </w:pPr>
  </w:style>
  <w:style w:type="character" w:customStyle="1" w:styleId="CitaviBibliographySubheading1Zchn">
    <w:name w:val="Citavi Bibliography Subheading 1 Zchn"/>
    <w:basedOn w:val="Absatz-Standardschriftart"/>
    <w:link w:val="CitaviBibliographySubheading1"/>
    <w:uiPriority w:val="99"/>
    <w:rsid w:val="002F5DBF"/>
    <w:rPr>
      <w:rFonts w:asciiTheme="majorHAnsi" w:eastAsiaTheme="majorEastAsia" w:hAnsiTheme="majorHAnsi" w:cstheme="majorBidi"/>
      <w:color w:val="0F4761" w:themeColor="accent1" w:themeShade="BF"/>
      <w:sz w:val="28"/>
      <w:szCs w:val="32"/>
    </w:rPr>
  </w:style>
  <w:style w:type="paragraph" w:customStyle="1" w:styleId="CitaviBibliographySubheading2">
    <w:name w:val="Citavi Bibliography Subheading 2"/>
    <w:basedOn w:val="berschrift3"/>
    <w:link w:val="CitaviBibliographySubheading2Zchn"/>
    <w:uiPriority w:val="99"/>
    <w:rsid w:val="002F5DBF"/>
    <w:pPr>
      <w:outlineLvl w:val="9"/>
    </w:pPr>
  </w:style>
  <w:style w:type="character" w:customStyle="1" w:styleId="CitaviBibliographySubheading2Zchn">
    <w:name w:val="Citavi Bibliography Subheading 2 Zchn"/>
    <w:basedOn w:val="Absatz-Standardschriftart"/>
    <w:link w:val="CitaviBibliographySubheading2"/>
    <w:uiPriority w:val="99"/>
    <w:rsid w:val="002F5DBF"/>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2F5DBF"/>
    <w:pPr>
      <w:outlineLvl w:val="9"/>
    </w:pPr>
  </w:style>
  <w:style w:type="character" w:customStyle="1" w:styleId="CitaviBibliographySubheading3Zchn">
    <w:name w:val="Citavi Bibliography Subheading 3 Zchn"/>
    <w:basedOn w:val="Absatz-Standardschriftart"/>
    <w:link w:val="CitaviBibliographySubheading3"/>
    <w:uiPriority w:val="99"/>
    <w:rsid w:val="002F5DBF"/>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2F5DBF"/>
    <w:pPr>
      <w:outlineLvl w:val="9"/>
    </w:pPr>
  </w:style>
  <w:style w:type="character" w:customStyle="1" w:styleId="CitaviBibliographySubheading4Zchn">
    <w:name w:val="Citavi Bibliography Subheading 4 Zchn"/>
    <w:basedOn w:val="Absatz-Standardschriftart"/>
    <w:link w:val="CitaviBibliographySubheading4"/>
    <w:uiPriority w:val="99"/>
    <w:rsid w:val="002F5DBF"/>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2F5DBF"/>
    <w:pPr>
      <w:outlineLvl w:val="9"/>
    </w:pPr>
  </w:style>
  <w:style w:type="character" w:customStyle="1" w:styleId="CitaviBibliographySubheading5Zchn">
    <w:name w:val="Citavi Bibliography Subheading 5 Zchn"/>
    <w:basedOn w:val="Absatz-Standardschriftart"/>
    <w:link w:val="CitaviBibliographySubheading5"/>
    <w:uiPriority w:val="99"/>
    <w:rsid w:val="002F5DBF"/>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2F5DBF"/>
    <w:pPr>
      <w:outlineLvl w:val="9"/>
    </w:pPr>
  </w:style>
  <w:style w:type="character" w:customStyle="1" w:styleId="CitaviBibliographySubheading6Zchn">
    <w:name w:val="Citavi Bibliography Subheading 6 Zchn"/>
    <w:basedOn w:val="Absatz-Standardschriftart"/>
    <w:link w:val="CitaviBibliographySubheading6"/>
    <w:uiPriority w:val="99"/>
    <w:rsid w:val="002F5DBF"/>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2F5DBF"/>
    <w:pPr>
      <w:outlineLvl w:val="9"/>
    </w:pPr>
  </w:style>
  <w:style w:type="character" w:customStyle="1" w:styleId="CitaviBibliographySubheading7Zchn">
    <w:name w:val="Citavi Bibliography Subheading 7 Zchn"/>
    <w:basedOn w:val="Absatz-Standardschriftart"/>
    <w:link w:val="CitaviBibliographySubheading7"/>
    <w:uiPriority w:val="99"/>
    <w:rsid w:val="002F5DBF"/>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2F5DBF"/>
    <w:pPr>
      <w:outlineLvl w:val="9"/>
    </w:pPr>
  </w:style>
  <w:style w:type="character" w:customStyle="1" w:styleId="CitaviBibliographySubheading8Zchn">
    <w:name w:val="Citavi Bibliography Subheading 8 Zchn"/>
    <w:basedOn w:val="Absatz-Standardschriftart"/>
    <w:link w:val="CitaviBibliographySubheading8"/>
    <w:uiPriority w:val="99"/>
    <w:rsid w:val="002F5DBF"/>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52313F"/>
    <w:rPr>
      <w:sz w:val="16"/>
      <w:szCs w:val="16"/>
    </w:rPr>
  </w:style>
  <w:style w:type="paragraph" w:styleId="Kommentartext">
    <w:name w:val="annotation text"/>
    <w:basedOn w:val="Standard"/>
    <w:link w:val="KommentartextZchn"/>
    <w:uiPriority w:val="99"/>
    <w:unhideWhenUsed/>
    <w:rsid w:val="0052313F"/>
    <w:pPr>
      <w:spacing w:line="240" w:lineRule="auto"/>
    </w:pPr>
    <w:rPr>
      <w:sz w:val="20"/>
      <w:szCs w:val="20"/>
    </w:rPr>
  </w:style>
  <w:style w:type="character" w:customStyle="1" w:styleId="KommentartextZchn">
    <w:name w:val="Kommentartext Zchn"/>
    <w:basedOn w:val="Absatz-Standardschriftart"/>
    <w:link w:val="Kommentartext"/>
    <w:uiPriority w:val="99"/>
    <w:rsid w:val="0052313F"/>
    <w:rPr>
      <w:sz w:val="20"/>
      <w:szCs w:val="20"/>
    </w:rPr>
  </w:style>
  <w:style w:type="paragraph" w:styleId="Kommentarthema">
    <w:name w:val="annotation subject"/>
    <w:basedOn w:val="Kommentartext"/>
    <w:next w:val="Kommentartext"/>
    <w:link w:val="KommentarthemaZchn"/>
    <w:uiPriority w:val="99"/>
    <w:semiHidden/>
    <w:unhideWhenUsed/>
    <w:rsid w:val="0052313F"/>
    <w:rPr>
      <w:b/>
      <w:bCs/>
    </w:rPr>
  </w:style>
  <w:style w:type="character" w:customStyle="1" w:styleId="KommentarthemaZchn">
    <w:name w:val="Kommentarthema Zchn"/>
    <w:basedOn w:val="KommentartextZchn"/>
    <w:link w:val="Kommentarthema"/>
    <w:uiPriority w:val="99"/>
    <w:semiHidden/>
    <w:rsid w:val="0052313F"/>
    <w:rPr>
      <w:b/>
      <w:bCs/>
      <w:sz w:val="20"/>
      <w:szCs w:val="20"/>
    </w:rPr>
  </w:style>
  <w:style w:type="paragraph" w:styleId="KeinLeerraum">
    <w:name w:val="No Spacing"/>
    <w:uiPriority w:val="1"/>
    <w:qFormat/>
    <w:rsid w:val="0095570D"/>
    <w:pPr>
      <w:spacing w:after="0" w:line="240" w:lineRule="auto"/>
    </w:pPr>
  </w:style>
  <w:style w:type="character" w:styleId="Hyperlink">
    <w:name w:val="Hyperlink"/>
    <w:basedOn w:val="Absatz-Standardschriftart"/>
    <w:uiPriority w:val="99"/>
    <w:unhideWhenUsed/>
    <w:rsid w:val="0095570D"/>
    <w:rPr>
      <w:color w:val="467886" w:themeColor="hyperlink"/>
      <w:u w:val="single"/>
    </w:rPr>
  </w:style>
  <w:style w:type="character" w:styleId="NichtaufgelsteErwhnung">
    <w:name w:val="Unresolved Mention"/>
    <w:basedOn w:val="Absatz-Standardschriftart"/>
    <w:uiPriority w:val="99"/>
    <w:semiHidden/>
    <w:unhideWhenUsed/>
    <w:rsid w:val="0095570D"/>
    <w:rPr>
      <w:color w:val="605E5C"/>
      <w:shd w:val="clear" w:color="auto" w:fill="E1DFDD"/>
    </w:rPr>
  </w:style>
  <w:style w:type="paragraph" w:styleId="Sprechblasentext">
    <w:name w:val="Balloon Text"/>
    <w:basedOn w:val="Standard"/>
    <w:link w:val="SprechblasentextZchn"/>
    <w:uiPriority w:val="99"/>
    <w:semiHidden/>
    <w:unhideWhenUsed/>
    <w:rsid w:val="00C20FD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20FD4"/>
    <w:rPr>
      <w:rFonts w:ascii="Segoe UI" w:hAnsi="Segoe UI" w:cs="Segoe UI"/>
      <w:sz w:val="18"/>
      <w:szCs w:val="18"/>
    </w:rPr>
  </w:style>
  <w:style w:type="paragraph" w:styleId="Beschriftung">
    <w:name w:val="caption"/>
    <w:basedOn w:val="Standard"/>
    <w:next w:val="Standard"/>
    <w:uiPriority w:val="35"/>
    <w:semiHidden/>
    <w:unhideWhenUsed/>
    <w:qFormat/>
    <w:rsid w:val="00410D3A"/>
    <w:pPr>
      <w:spacing w:after="200" w:line="240" w:lineRule="auto"/>
    </w:pPr>
    <w:rPr>
      <w:i/>
      <w:iCs/>
      <w:color w:val="0E2841" w:themeColor="text2"/>
      <w:sz w:val="18"/>
      <w:szCs w:val="18"/>
    </w:rPr>
  </w:style>
  <w:style w:type="character" w:styleId="BesuchterLink">
    <w:name w:val="FollowedHyperlink"/>
    <w:basedOn w:val="Absatz-Standardschriftart"/>
    <w:uiPriority w:val="99"/>
    <w:semiHidden/>
    <w:unhideWhenUsed/>
    <w:rsid w:val="007F26C0"/>
    <w:rPr>
      <w:color w:val="96607D" w:themeColor="followedHyperlink"/>
      <w:u w:val="single"/>
    </w:rPr>
  </w:style>
  <w:style w:type="paragraph" w:styleId="Kopfzeile">
    <w:name w:val="header"/>
    <w:basedOn w:val="Standard"/>
    <w:link w:val="KopfzeileZchn"/>
    <w:uiPriority w:val="99"/>
    <w:unhideWhenUsed/>
    <w:rsid w:val="008005CB"/>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8005CB"/>
  </w:style>
  <w:style w:type="paragraph" w:styleId="Fuzeile">
    <w:name w:val="footer"/>
    <w:basedOn w:val="Standard"/>
    <w:link w:val="FuzeileZchn"/>
    <w:uiPriority w:val="99"/>
    <w:unhideWhenUsed/>
    <w:rsid w:val="008005CB"/>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8005CB"/>
  </w:style>
  <w:style w:type="paragraph" w:styleId="berarbeitung">
    <w:name w:val="Revision"/>
    <w:hidden/>
    <w:uiPriority w:val="99"/>
    <w:semiHidden/>
    <w:rsid w:val="003B057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www.voice.uni-jena.de/"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vocs.eu.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voice.uni-jena.de/" TargetMode="External"/><Relationship Id="rId23" Type="http://schemas.openxmlformats.org/officeDocument/2006/relationships/footer" Target="footer3.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 TargetMode="External"/><Relationship Id="rId22" Type="http://schemas.openxmlformats.org/officeDocument/2006/relationships/header" Target="header3.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7DB062E-C92E-4731-9381-1BCDF6D626F4}"/>
      </w:docPartPr>
      <w:docPartBody>
        <w:p w:rsidR="00B837EC" w:rsidRDefault="00176BC3">
          <w:r w:rsidRPr="004456E9">
            <w:rPr>
              <w:rStyle w:val="Platzhaltertext"/>
            </w:rPr>
            <w:t>Klicken oder tippen Sie hier, um Text einzugeben.</w:t>
          </w:r>
        </w:p>
      </w:docPartBody>
    </w:docPart>
    <w:docPart>
      <w:docPartPr>
        <w:name w:val="BF254B04480C43F6B75D60C9DFA6E27B"/>
        <w:category>
          <w:name w:val="Allgemein"/>
          <w:gallery w:val="placeholder"/>
        </w:category>
        <w:types>
          <w:type w:val="bbPlcHdr"/>
        </w:types>
        <w:behaviors>
          <w:behavior w:val="content"/>
        </w:behaviors>
        <w:guid w:val="{0AA88EE5-2F97-4965-B99E-A21A98FCA7FE}"/>
      </w:docPartPr>
      <w:docPartBody>
        <w:p w:rsidR="007B77E0" w:rsidRDefault="00147C6C" w:rsidP="00147C6C">
          <w:pPr>
            <w:pStyle w:val="BF254B04480C43F6B75D60C9DFA6E27B"/>
          </w:pPr>
          <w:r w:rsidRPr="004456E9">
            <w:rPr>
              <w:rStyle w:val="Platzhaltertext"/>
            </w:rPr>
            <w:t>Klicken oder tippen Sie hier, um Text einzugeben.</w:t>
          </w:r>
        </w:p>
      </w:docPartBody>
    </w:docPart>
    <w:docPart>
      <w:docPartPr>
        <w:name w:val="0F9C898291934472BC7FE831BA6413EB"/>
        <w:category>
          <w:name w:val="Allgemein"/>
          <w:gallery w:val="placeholder"/>
        </w:category>
        <w:types>
          <w:type w:val="bbPlcHdr"/>
        </w:types>
        <w:behaviors>
          <w:behavior w:val="content"/>
        </w:behaviors>
        <w:guid w:val="{4BF66ED9-83C0-4484-9990-72729265A9BE}"/>
      </w:docPartPr>
      <w:docPartBody>
        <w:p w:rsidR="007B77E0" w:rsidRDefault="00147C6C" w:rsidP="00147C6C">
          <w:pPr>
            <w:pStyle w:val="0F9C898291934472BC7FE831BA6413EB"/>
          </w:pPr>
          <w:r w:rsidRPr="004456E9">
            <w:rPr>
              <w:rStyle w:val="Platzhaltertext"/>
            </w:rPr>
            <w:t>Klicken oder tippen Sie hier, um Text einzugeben.</w:t>
          </w:r>
        </w:p>
      </w:docPartBody>
    </w:docPart>
    <w:docPart>
      <w:docPartPr>
        <w:name w:val="244E481C2FC44E4680D239EB6437A491"/>
        <w:category>
          <w:name w:val="Allgemein"/>
          <w:gallery w:val="placeholder"/>
        </w:category>
        <w:types>
          <w:type w:val="bbPlcHdr"/>
        </w:types>
        <w:behaviors>
          <w:behavior w:val="content"/>
        </w:behaviors>
        <w:guid w:val="{C6282613-5CC9-493E-865F-77986B79FC53}"/>
      </w:docPartPr>
      <w:docPartBody>
        <w:p w:rsidR="00000000" w:rsidRDefault="003C3555" w:rsidP="003C3555">
          <w:pPr>
            <w:pStyle w:val="244E481C2FC44E4680D239EB6437A491"/>
          </w:pPr>
          <w:r w:rsidRPr="004456E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C3"/>
    <w:rsid w:val="000225F6"/>
    <w:rsid w:val="000A5910"/>
    <w:rsid w:val="00147C6C"/>
    <w:rsid w:val="00164C29"/>
    <w:rsid w:val="00176BC3"/>
    <w:rsid w:val="002A0022"/>
    <w:rsid w:val="003A7D3D"/>
    <w:rsid w:val="003C2625"/>
    <w:rsid w:val="003C3555"/>
    <w:rsid w:val="00403045"/>
    <w:rsid w:val="00460958"/>
    <w:rsid w:val="00465591"/>
    <w:rsid w:val="004B2B0C"/>
    <w:rsid w:val="00534649"/>
    <w:rsid w:val="005B37AA"/>
    <w:rsid w:val="00605C99"/>
    <w:rsid w:val="0063396C"/>
    <w:rsid w:val="006D3DB4"/>
    <w:rsid w:val="007B6E5E"/>
    <w:rsid w:val="007B77E0"/>
    <w:rsid w:val="00873043"/>
    <w:rsid w:val="009A7874"/>
    <w:rsid w:val="00A01D1E"/>
    <w:rsid w:val="00A909D5"/>
    <w:rsid w:val="00B837EC"/>
    <w:rsid w:val="00B9133F"/>
    <w:rsid w:val="00BC25EC"/>
    <w:rsid w:val="00BD08A7"/>
    <w:rsid w:val="00C43860"/>
    <w:rsid w:val="00C701BA"/>
    <w:rsid w:val="00C87D9E"/>
    <w:rsid w:val="00C95A94"/>
    <w:rsid w:val="00CA420C"/>
    <w:rsid w:val="00CB7609"/>
    <w:rsid w:val="00CF6473"/>
    <w:rsid w:val="00E948CA"/>
    <w:rsid w:val="00EF08FF"/>
    <w:rsid w:val="00FA5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C3555"/>
    <w:rPr>
      <w:color w:val="808080"/>
    </w:rPr>
  </w:style>
  <w:style w:type="paragraph" w:customStyle="1" w:styleId="BF254B04480C43F6B75D60C9DFA6E27B">
    <w:name w:val="BF254B04480C43F6B75D60C9DFA6E27B"/>
    <w:rsid w:val="00147C6C"/>
  </w:style>
  <w:style w:type="paragraph" w:customStyle="1" w:styleId="0F9C898291934472BC7FE831BA6413EB">
    <w:name w:val="0F9C898291934472BC7FE831BA6413EB"/>
    <w:rsid w:val="00147C6C"/>
  </w:style>
  <w:style w:type="paragraph" w:customStyle="1" w:styleId="87D9BC19307F4120BFF04D5144D75C79">
    <w:name w:val="87D9BC19307F4120BFF04D5144D75C79"/>
    <w:rsid w:val="003C3555"/>
    <w:pPr>
      <w:spacing w:line="259" w:lineRule="auto"/>
    </w:pPr>
    <w:rPr>
      <w:kern w:val="0"/>
      <w:sz w:val="22"/>
      <w:szCs w:val="22"/>
      <w:lang w:val="de-DE" w:eastAsia="de-DE"/>
      <w14:ligatures w14:val="none"/>
    </w:rPr>
  </w:style>
  <w:style w:type="paragraph" w:customStyle="1" w:styleId="244E481C2FC44E4680D239EB6437A491">
    <w:name w:val="244E481C2FC44E4680D239EB6437A491"/>
    <w:rsid w:val="003C3555"/>
    <w:pPr>
      <w:spacing w:line="259"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B9A53-3611-4EB5-AEFA-5F09A3CDB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8963</Words>
  <Characters>119470</Characters>
  <Application>Microsoft Office Word</Application>
  <DocSecurity>0</DocSecurity>
  <Lines>995</Lines>
  <Paragraphs>2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11</cp:revision>
  <cp:lastPrinted>2025-03-11T15:25:00Z</cp:lastPrinted>
  <dcterms:created xsi:type="dcterms:W3CDTF">2024-07-06T12:21:00Z</dcterms:created>
  <dcterms:modified xsi:type="dcterms:W3CDTF">2025-07-1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True</vt:lpwstr>
  </property>
</Properties>
</file>